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Pr>
          <w:rStyle w:val="FootnoteReference"/>
          <w:color w:val="FFFFFF" w:themeColor="background1"/>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779B9170"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using schedule and real-time vehicle data published via the General Transit Feed Specification (GTFS) for the transit authority in Columbus, Ohio.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 We also simulate the impacts of dedicated bus lanes (DBLs) on the overall transfer performance and different types of transfers. </w:t>
      </w:r>
      <w:r w:rsidR="00231898">
        <w:rPr>
          <w:rFonts w:ascii="Times New Roman" w:eastAsia="Yu Mincho" w:hAnsi="Times New Roman" w:cs="Times New Roman"/>
          <w:sz w:val="24"/>
          <w:szCs w:val="24"/>
          <w:lang w:eastAsia="ja-JP"/>
        </w:rPr>
        <w:t xml:space="preserve">We also conclude that it is </w:t>
      </w:r>
      <w:r w:rsidR="00636DD3">
        <w:rPr>
          <w:rFonts w:ascii="Times New Roman" w:eastAsia="Yu Mincho" w:hAnsi="Times New Roman" w:cs="Times New Roman"/>
          <w:sz w:val="24"/>
          <w:szCs w:val="24"/>
          <w:lang w:eastAsia="ja-JP"/>
        </w:rPr>
        <w:t>more effective</w:t>
      </w:r>
      <w:r w:rsidR="00231898">
        <w:rPr>
          <w:rFonts w:ascii="Times New Roman" w:eastAsia="Yu Mincho" w:hAnsi="Times New Roman" w:cs="Times New Roman"/>
          <w:sz w:val="24"/>
          <w:szCs w:val="24"/>
          <w:lang w:eastAsia="ja-JP"/>
        </w:rPr>
        <w:t xml:space="preserve"> to control delay, instead of synchronization, to reduce </w:t>
      </w:r>
      <w:r w:rsidR="00025604">
        <w:rPr>
          <w:rFonts w:ascii="Times New Roman" w:eastAsia="Yu Mincho" w:hAnsi="Times New Roman" w:cs="Times New Roman"/>
          <w:sz w:val="24"/>
          <w:szCs w:val="24"/>
          <w:lang w:eastAsia="ja-JP"/>
        </w:rPr>
        <w:t>transit user’s total time penalty</w:t>
      </w:r>
      <w:r w:rsidR="0023189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3ED7A595"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w:t>
      </w:r>
      <w:r>
        <w:rPr>
          <w:rFonts w:ascii="Times New Roman" w:eastAsia="Yu Mincho" w:hAnsi="Times New Roman" w:cs="Times New Roman"/>
          <w:sz w:val="24"/>
          <w:szCs w:val="24"/>
          <w:lang w:eastAsia="ja-JP"/>
        </w:rPr>
        <w:lastRenderedPageBreak/>
        <w:t xml:space="preserve">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0"/>
      <w:r>
        <w:rPr>
          <w:rFonts w:ascii="Times New Roman" w:eastAsia="Yu Mincho" w:hAnsi="Times New Roman" w:cs="Times New Roman"/>
          <w:b/>
          <w:sz w:val="24"/>
          <w:szCs w:val="24"/>
          <w:lang w:eastAsia="ja-JP"/>
        </w:rPr>
        <w:t>Literature review</w:t>
      </w:r>
      <w:commentRangeEnd w:id="0"/>
      <w:r w:rsidR="00FC445C">
        <w:rPr>
          <w:rStyle w:val="CommentReference"/>
        </w:rPr>
        <w:commentReference w:id="0"/>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w:t>
      </w:r>
      <w:r>
        <w:rPr>
          <w:rFonts w:ascii="Times New Roman" w:eastAsia="Yu Mincho" w:hAnsi="Times New Roman" w:cs="Times New Roman"/>
          <w:sz w:val="24"/>
          <w:szCs w:val="24"/>
          <w:lang w:eastAsia="ja-JP"/>
        </w:rPr>
        <w:lastRenderedPageBreak/>
        <w:t xml:space="preserve">have heterogeneous, study-specific data sources that may be difficult to reproduce in other settings.  </w:t>
      </w:r>
    </w:p>
    <w:p w14:paraId="25138C45" w14:textId="1B6989E5" w:rsidR="00491109" w:rsidRPr="00695342"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traditional data are expensive and time-consuming to collect. For example, Guo and Wilson (2011) </w:t>
      </w:r>
      <w:commentRangeStart w:id="1"/>
      <w:r>
        <w:rPr>
          <w:rFonts w:ascii="Times New Roman" w:eastAsia="Yu Mincho" w:hAnsi="Times New Roman" w:cs="Times New Roman"/>
          <w:sz w:val="24"/>
          <w:szCs w:val="24"/>
          <w:lang w:eastAsia="ja-JP"/>
        </w:rPr>
        <w:t xml:space="preserve">create and maintain </w:t>
      </w:r>
      <w:commentRangeEnd w:id="1"/>
      <w:r w:rsidR="001A19D6">
        <w:rPr>
          <w:rStyle w:val="CommentReference"/>
        </w:rPr>
        <w:commentReference w:id="1"/>
      </w:r>
      <w:r>
        <w:rPr>
          <w:rFonts w:ascii="Times New Roman" w:eastAsia="Yu Mincho" w:hAnsi="Times New Roman" w:cs="Times New Roman"/>
          <w:sz w:val="24"/>
          <w:szCs w:val="24"/>
          <w:lang w:eastAsia="ja-JP"/>
        </w:rPr>
        <w:t>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Bovy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68F5282D"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w:t>
      </w:r>
      <w:r w:rsidR="00F851B8" w:rsidRPr="0064001C">
        <w:rPr>
          <w:rFonts w:ascii="Times New Roman" w:eastAsia="Yu Mincho" w:hAnsi="Times New Roman" w:cs="Times New Roman"/>
          <w:i/>
          <w:sz w:val="24"/>
          <w:szCs w:val="24"/>
          <w:lang w:eastAsia="ja-JP"/>
        </w:rPr>
        <w:t>Big Data</w:t>
      </w:r>
      <w:r w:rsidR="00F851B8">
        <w:rPr>
          <w:rFonts w:ascii="Times New Roman" w:eastAsia="Yu Mincho" w:hAnsi="Times New Roman" w:cs="Times New Roman"/>
          <w:sz w:val="24"/>
          <w:szCs w:val="24"/>
          <w:lang w:eastAsia="ja-JP"/>
        </w:rPr>
        <w:t xml:space="preserve">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 under different circumstance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08CB5BE2" w:rsidR="00177107" w:rsidRDefault="003A33CD" w:rsidP="00F24C26">
      <w:pPr>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a, and lack of quality control all make automated</w:t>
      </w:r>
      <w:r w:rsidR="002227E9">
        <w:rPr>
          <w:rFonts w:ascii="Times New Roman" w:eastAsia="Yu Mincho" w:hAnsi="Times New Roman" w:cs="Times New Roman"/>
          <w:sz w:val="24"/>
          <w:szCs w:val="24"/>
          <w:lang w:eastAsia="ja-JP"/>
        </w:rPr>
        <w:t>-generated</w:t>
      </w:r>
      <w:r w:rsidR="00177107">
        <w:rPr>
          <w:rFonts w:ascii="Times New Roman" w:eastAsia="Yu Mincho" w:hAnsi="Times New Roman" w:cs="Times New Roman"/>
          <w:sz w:val="24"/>
          <w:szCs w:val="24"/>
          <w:lang w:eastAsia="ja-JP"/>
        </w:rPr>
        <w:t xml:space="preserve"> big data hard to work </w:t>
      </w:r>
      <w:r w:rsidR="00177107">
        <w:rPr>
          <w:rFonts w:ascii="Times New Roman" w:eastAsia="Yu Mincho" w:hAnsi="Times New Roman" w:cs="Times New Roman"/>
          <w:sz w:val="24"/>
          <w:szCs w:val="24"/>
          <w:lang w:eastAsia="ja-JP"/>
        </w:rPr>
        <w:lastRenderedPageBreak/>
        <w:t>with</w:t>
      </w:r>
      <w:r w:rsidR="00A1480C">
        <w:rPr>
          <w:rFonts w:ascii="Times New Roman" w:eastAsia="Yu Mincho" w:hAnsi="Times New Roman" w:cs="Times New Roman"/>
          <w:sz w:val="24"/>
          <w:szCs w:val="24"/>
          <w:lang w:eastAsia="ja-JP"/>
        </w:rPr>
        <w:t xml:space="preser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177107">
        <w:rPr>
          <w:rFonts w:ascii="Times New Roman" w:eastAsia="Yu Mincho" w:hAnsi="Times New Roman" w:cs="Times New Roman"/>
          <w:sz w:val="24"/>
          <w:szCs w:val="24"/>
          <w:lang w:eastAsia="ja-JP"/>
        </w:rPr>
        <w:t xml:space="preserve"> for transit real-time data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088AB390" w14:textId="59BDE06F" w:rsidR="00491109" w:rsidRDefault="009568F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General Transit Feed Specification (GTFS) </w:t>
      </w:r>
      <w:r w:rsidR="00491109">
        <w:rPr>
          <w:rFonts w:ascii="Times New Roman" w:eastAsia="Yu Mincho" w:hAnsi="Times New Roman" w:cs="Times New Roman"/>
          <w:sz w:val="24"/>
          <w:szCs w:val="24"/>
          <w:lang w:eastAsia="ja-JP"/>
        </w:rPr>
        <w:t xml:space="preserve">is a combination of two data </w:t>
      </w:r>
      <w:r w:rsidR="00C8090A">
        <w:rPr>
          <w:rFonts w:ascii="Times New Roman" w:eastAsia="Yu Mincho" w:hAnsi="Times New Roman" w:cs="Times New Roman"/>
          <w:sz w:val="24"/>
          <w:szCs w:val="24"/>
          <w:lang w:eastAsia="ja-JP"/>
        </w:rPr>
        <w:t>standards</w:t>
      </w:r>
      <w:r w:rsidR="00491109">
        <w:rPr>
          <w:rFonts w:ascii="Times New Roman" w:eastAsia="Yu Mincho" w:hAnsi="Times New Roman" w:cs="Times New Roman"/>
          <w:sz w:val="24"/>
          <w:szCs w:val="24"/>
          <w:lang w:eastAsia="ja-JP"/>
        </w:rPr>
        <w:t xml:space="preserve"> defined by Google: GTFS static and GTFS real-time expansion. GTFS static, also named static transit, reports the schedule data of a public transportation system. GTFS static is now the </w:t>
      </w:r>
      <w:r w:rsidR="00491109">
        <w:rPr>
          <w:rFonts w:ascii="Times New Roman" w:eastAsia="Yu Mincho" w:hAnsi="Times New Roman" w:cs="Times New Roman"/>
          <w:i/>
          <w:sz w:val="24"/>
          <w:szCs w:val="24"/>
          <w:lang w:eastAsia="ja-JP"/>
        </w:rPr>
        <w:t>de facto</w:t>
      </w:r>
      <w:r w:rsidR="00491109">
        <w:rPr>
          <w:rFonts w:ascii="Times New Roman" w:eastAsia="Yu Mincho" w:hAnsi="Times New Roman" w:cs="Times New Roman"/>
          <w:sz w:val="24"/>
          <w:szCs w:val="24"/>
          <w:lang w:eastAsia="ja-JP"/>
        </w:rPr>
        <w:t xml:space="preserve"> standard for public transportation schedules and associated geographic informa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oogle Developers, 2016)</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PT system administrations are encouraged to share their GTFS static publicly, regularly, and precisely</w:t>
      </w:r>
      <w:r w:rsidR="00391233">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391233">
        <w:rPr>
          <w:rFonts w:ascii="Times New Roman" w:eastAsia="Yu Mincho" w:hAnsi="Times New Roman" w:cs="Times New Roman"/>
          <w:sz w:val="24"/>
          <w:szCs w:val="24"/>
          <w:lang w:eastAsia="ja-JP"/>
        </w:rPr>
        <w:t>M</w:t>
      </w:r>
      <w:r w:rsidR="00491109">
        <w:rPr>
          <w:rFonts w:ascii="Times New Roman" w:eastAsia="Yu Mincho" w:hAnsi="Times New Roman" w:cs="Times New Roman"/>
          <w:sz w:val="24"/>
          <w:szCs w:val="24"/>
          <w:lang w:eastAsia="ja-JP"/>
        </w:rPr>
        <w:t xml:space="preserve">any of them are sharing their data: this is not limited to large transit authorities such as the Metropolitan Transportation Authority (MTA) in New York City. Already by 2010, almost 85% of transit miles traveled in the U.S were covered by open data published by transit </w:t>
      </w:r>
      <w:r w:rsidR="007009F8">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Antrim &amp; Barbeau, 2013)</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w:t>
      </w:r>
    </w:p>
    <w:p w14:paraId="171782A6" w14:textId="0B8DD687" w:rsidR="003A33CD" w:rsidRDefault="0019318E"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w:t>
      </w:r>
      <w:r w:rsidR="00491109">
        <w:rPr>
          <w:rFonts w:ascii="Times New Roman" w:eastAsia="Yu Mincho" w:hAnsi="Times New Roman" w:cs="Times New Roman"/>
          <w:sz w:val="24"/>
          <w:szCs w:val="24"/>
          <w:lang w:eastAsia="ja-JP"/>
        </w:rPr>
        <w:t xml:space="preserve">GTFS real-time </w:t>
      </w:r>
      <w:r w:rsidR="00210A6D">
        <w:rPr>
          <w:rFonts w:ascii="Times New Roman" w:eastAsia="Yu Mincho" w:hAnsi="Times New Roman" w:cs="Times New Roman"/>
          <w:sz w:val="24"/>
          <w:szCs w:val="24"/>
          <w:lang w:eastAsia="ja-JP"/>
        </w:rPr>
        <w:t>expansion</w:t>
      </w:r>
      <w:r w:rsidR="00491109">
        <w:rPr>
          <w:rFonts w:ascii="Times New Roman" w:eastAsia="Yu Mincho" w:hAnsi="Times New Roman" w:cs="Times New Roman"/>
          <w:sz w:val="24"/>
          <w:szCs w:val="24"/>
          <w:lang w:eastAsia="ja-JP"/>
        </w:rPr>
        <w:t xml:space="preserve">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plainTextFormattedCitation":"(Kujala, Weckström, Mladenović, &amp; Saramäki, 2018)","previouslyFormattedCitation":"(Kujala, Weckström, Mladenović, &amp; Saramäki, 201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Kujala, Weckström, Mladenović, &amp; Saramäki, 201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4C174C51" w14:textId="791CCF88"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GTFS overcomes the disadvantages of </w:t>
      </w:r>
      <w:r w:rsidR="003A33CD">
        <w:rPr>
          <w:rFonts w:ascii="Times New Roman" w:eastAsia="Yu Mincho" w:hAnsi="Times New Roman" w:cs="Times New Roman"/>
          <w:sz w:val="24"/>
          <w:szCs w:val="24"/>
          <w:lang w:eastAsia="ja-JP"/>
        </w:rPr>
        <w:t xml:space="preserve">both </w:t>
      </w:r>
      <w:r>
        <w:rPr>
          <w:rFonts w:ascii="Times New Roman" w:eastAsia="Yu Mincho" w:hAnsi="Times New Roman" w:cs="Times New Roman"/>
          <w:sz w:val="24"/>
          <w:szCs w:val="24"/>
          <w:lang w:eastAsia="ja-JP"/>
        </w:rPr>
        <w:t>traditional data</w:t>
      </w:r>
      <w:r w:rsidR="003A33CD">
        <w:rPr>
          <w:rFonts w:ascii="Times New Roman" w:eastAsia="Yu Mincho" w:hAnsi="Times New Roman" w:cs="Times New Roman"/>
          <w:sz w:val="24"/>
          <w:szCs w:val="24"/>
          <w:lang w:eastAsia="ja-JP"/>
        </w:rPr>
        <w:t xml:space="preserve"> and </w:t>
      </w:r>
      <w:r w:rsidR="008A2D27">
        <w:rPr>
          <w:rFonts w:ascii="Times New Roman" w:eastAsia="Yu Mincho" w:hAnsi="Times New Roman" w:cs="Times New Roman"/>
          <w:sz w:val="24"/>
          <w:szCs w:val="24"/>
          <w:lang w:eastAsia="ja-JP"/>
        </w:rPr>
        <w:t>unclean</w:t>
      </w:r>
      <w:r w:rsidR="008B22CD">
        <w:rPr>
          <w:rFonts w:ascii="Times New Roman" w:eastAsia="Yu Mincho" w:hAnsi="Times New Roman" w:cs="Times New Roman"/>
          <w:sz w:val="24"/>
          <w:szCs w:val="24"/>
          <w:lang w:eastAsia="ja-JP"/>
        </w:rPr>
        <w:t xml:space="preserve"> big data</w:t>
      </w:r>
      <w:r>
        <w:rPr>
          <w:rFonts w:ascii="Times New Roman" w:eastAsia="Yu Mincho" w:hAnsi="Times New Roman" w:cs="Times New Roman"/>
          <w:sz w:val="24"/>
          <w:szCs w:val="24"/>
          <w:lang w:eastAsia="ja-JP"/>
        </w:rPr>
        <w:t xml:space="preserve">: small volume, low </w:t>
      </w:r>
      <w:r w:rsidR="00F145D6">
        <w:rPr>
          <w:rFonts w:ascii="Times New Roman" w:eastAsia="Yu Mincho" w:hAnsi="Times New Roman" w:cs="Times New Roman"/>
          <w:sz w:val="24"/>
          <w:szCs w:val="24"/>
          <w:lang w:eastAsia="ja-JP"/>
        </w:rPr>
        <w:t>velocity</w:t>
      </w:r>
      <w:r>
        <w:rPr>
          <w:rFonts w:ascii="Times New Roman" w:eastAsia="Yu Mincho" w:hAnsi="Times New Roman" w:cs="Times New Roman"/>
          <w:sz w:val="24"/>
          <w:szCs w:val="24"/>
          <w:lang w:eastAsia="ja-JP"/>
        </w:rPr>
        <w:t xml:space="preserve">, lack of standards, and limited system coverage. However, it is important to realize that GTFS provides data based on the transportation instead of humans: the measured data points to trains, buses or ferries instead of passengers. </w:t>
      </w:r>
    </w:p>
    <w:p w14:paraId="34D79153" w14:textId="4E9ED740"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normalized AVL data</w:t>
      </w:r>
      <w:r w:rsidR="00382312">
        <w:rPr>
          <w:rFonts w:ascii="Times New Roman" w:eastAsia="Yu Mincho" w:hAnsi="Times New Roman" w:cs="Times New Roman"/>
          <w:sz w:val="24"/>
          <w:szCs w:val="24"/>
          <w:lang w:eastAsia="ja-JP"/>
        </w:rPr>
        <w:t xml:space="preserve"> like GTFS</w:t>
      </w:r>
      <w:r w:rsidR="00AC1265">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GTFS data.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0C76FA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commentRangeStart w:id="2"/>
      <w:r>
        <w:rPr>
          <w:rFonts w:ascii="Times New Roman" w:eastAsia="Yu Mincho" w:hAnsi="Times New Roman" w:cs="Times New Roman"/>
          <w:sz w:val="24"/>
          <w:szCs w:val="24"/>
          <w:lang w:eastAsia="ja-JP"/>
        </w:rPr>
        <w:t>combined</w:t>
      </w:r>
      <w:commentRangeEnd w:id="2"/>
      <w:r w:rsidR="001A19D6">
        <w:rPr>
          <w:rStyle w:val="CommentReference"/>
        </w:rPr>
        <w:commentReference w:id="2"/>
      </w:r>
      <w:r>
        <w:rPr>
          <w:rFonts w:ascii="Times New Roman" w:eastAsia="Yu Mincho" w:hAnsi="Times New Roman" w:cs="Times New Roman"/>
          <w:sz w:val="24"/>
          <w:szCs w:val="24"/>
          <w:lang w:eastAsia="ja-JP"/>
        </w:rPr>
        <w:t xml:space="preserve"> transfer connectivity and travel time to representing the quality of the transfer. They sorted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5D783384"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e</w:t>
      </w:r>
      <w:r w:rsidR="00060139">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0744CFD8"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01285C">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manualFormatting":"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 based on Pareto-optimal theory and conducted a case study in Helsinki, Finland. The paper calculated pre-journey waiting time, journey duration, and number of required transfers for all Pareto-optimal 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6CA7289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utilized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26E6A22E"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developed a system performance-indicator model and built an agent-based model to simulate real-time performance. The study used GTFS schedule and OpenStreet map data, demand data derived from survey, and PT vehicles data to develop a real-time optimization system. However, due to the lack of real-time data, these studies still concentrated on building the statistic models and simulations.</w:t>
      </w:r>
    </w:p>
    <w:p w14:paraId="697623B9" w14:textId="0FBD9970" w:rsidR="00F5671C" w:rsidRDefault="00F5671C" w:rsidP="00BD79A8">
      <w:pPr>
        <w:spacing w:line="240" w:lineRule="auto"/>
        <w:jc w:val="both"/>
        <w:rPr>
          <w:rFonts w:ascii="Times New Roman" w:hAnsi="Times New Roman" w:cs="Times New Roman"/>
          <w:sz w:val="24"/>
          <w:szCs w:val="24"/>
        </w:rPr>
      </w:pPr>
    </w:p>
    <w:p w14:paraId="77B41894" w14:textId="531FE8A1" w:rsidR="00060139" w:rsidRDefault="00060139" w:rsidP="00BD79A8">
      <w:pPr>
        <w:spacing w:line="240" w:lineRule="auto"/>
        <w:jc w:val="both"/>
        <w:rPr>
          <w:rFonts w:ascii="Times New Roman" w:hAnsi="Times New Roman" w:cs="Times New Roman"/>
          <w:sz w:val="24"/>
          <w:szCs w:val="24"/>
        </w:rPr>
      </w:pPr>
    </w:p>
    <w:p w14:paraId="0A2C384A" w14:textId="77777777" w:rsidR="00060139" w:rsidRDefault="00060139"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087F5DB7" w:rsidR="00491109" w:rsidRDefault="00B66BD0"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The literature review clearly shows that: d</w:t>
      </w:r>
      <w:r>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Pr>
          <w:rFonts w:ascii="Times New Roman" w:hAnsi="Times New Roman" w:cs="Times New Roman"/>
          <w:sz w:val="24"/>
          <w:szCs w:val="24"/>
        </w:rPr>
        <w:t xml:space="preserve"> problems using the high-resolution GTFS datasets.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7777777"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 We first define PT transfers and the impact of vehicle delays on transfer synchronization. Then, we discuss the methods involved in transfer risk measurement and analysis.</w:t>
      </w:r>
    </w:p>
    <w:p w14:paraId="01B02C35"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5E9C945D"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ransfer definition</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Hadas and Ranjitkar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p>
    <w:p w14:paraId="409BA5BE" w14:textId="4979BB51" w:rsidR="00491109" w:rsidRDefault="00491109" w:rsidP="00491109">
      <w:pPr>
        <w:keepNext/>
        <w:spacing w:line="240" w:lineRule="auto"/>
        <w:jc w:val="center"/>
      </w:pPr>
      <w:r>
        <w:rPr>
          <w:noProof/>
        </w:rPr>
        <w:lastRenderedPageBreak/>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436B38E0" w:rsidR="00491109" w:rsidRDefault="00491109" w:rsidP="00491109">
      <w:pPr>
        <w:spacing w:line="240" w:lineRule="auto"/>
        <w:jc w:val="center"/>
        <w:rPr>
          <w:rFonts w:ascii="Times New Roman" w:eastAsia="Yu Mincho" w:hAnsi="Times New Roman" w:cs="Times New Roman"/>
          <w:sz w:val="24"/>
          <w:szCs w:val="24"/>
          <w:lang w:eastAsia="ja-JP"/>
        </w:rPr>
      </w:pPr>
      <w:bookmarkStart w:id="3"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3"/>
      <w:r>
        <w:rPr>
          <w:rFonts w:ascii="Times New Roman" w:eastAsia="Yu Mincho" w:hAnsi="Times New Roman" w:cs="Times New Roman"/>
          <w:sz w:val="24"/>
          <w:szCs w:val="24"/>
          <w:lang w:eastAsia="ja-JP"/>
        </w:rPr>
        <w:t xml:space="preserve"> Time-space diagram of a typical two-stage transfer.</w:t>
      </w:r>
    </w:p>
    <w:p w14:paraId="5884F0EA" w14:textId="77777777" w:rsidR="00491109" w:rsidRPr="00D5271F"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We can further conceptualize transfers as a process of synchronization among: i) the generating trip brings passengers to the generating stop; ii) transition of users to receiving stop; iii) the receiving trip picks up passengers at receiving stop.</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715BAE4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Pr>
          <w:rFonts w:ascii="Times New Roman" w:eastAsia="Yu Mincho" w:hAnsi="Times New Roman" w:cs="Times New Roman"/>
          <w:sz w:val="24"/>
          <w:szCs w:val="24"/>
          <w:u w:val="single"/>
          <w:lang w:eastAsia="ja-JP"/>
        </w:rPr>
        <w:t xml:space="preserve"> and real-time measures</w:t>
      </w:r>
      <w:r w:rsidR="00491109">
        <w:rPr>
          <w:rFonts w:ascii="Times New Roman" w:eastAsia="Yu Mincho" w:hAnsi="Times New Roman" w:cs="Times New Roman"/>
          <w:sz w:val="24"/>
          <w:szCs w:val="24"/>
          <w:u w:val="single"/>
          <w:lang w:eastAsia="ja-JP"/>
        </w:rPr>
        <w:t xml:space="preserve"> </w:t>
      </w:r>
    </w:p>
    <w:p w14:paraId="346AD9C9" w14:textId="1E08FEAC" w:rsidR="00491109" w:rsidRDefault="008570B5" w:rsidP="00491109">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Synchroniza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ue to different factors such as traffic congestion, weather, road construction and unforeseen events such as vehicle crashes, delay is inevitable in a PT system. Delay 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E9570C">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Pr="007F7D33" w:rsidRDefault="00491109" w:rsidP="007F7D33">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EC1384" w:rsidRPr="007F7D33">
              <w:rPr>
                <w:rFonts w:ascii="Times New Roman" w:eastAsia="Yu Mincho" w:hAnsi="Times New Roman" w:cs="Times New Roman"/>
                <w:i w:val="0"/>
                <w:iCs w:val="0"/>
                <w:color w:val="auto"/>
                <w:sz w:val="24"/>
                <w:szCs w:val="24"/>
                <w:lang w:eastAsia="ja-JP"/>
              </w:rPr>
              <w:fldChar w:fldCharType="begin"/>
            </w:r>
            <w:r w:rsidR="00EC1384" w:rsidRPr="007F7D33">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color w:val="auto"/>
                <w:sz w:val="24"/>
                <w:szCs w:val="24"/>
                <w:lang w:eastAsia="ja-JP"/>
              </w:rPr>
              <w:t>2</w:t>
            </w:r>
            <w:r w:rsidR="00EC1384"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5FB51AD4" w14:textId="13671C5E" w:rsidR="00320E90" w:rsidRDefault="008570B5" w:rsidP="008570B5">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Decomposi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sidR="00491109">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4" w:name="_Ref19453691"/>
            <w:bookmarkStart w:id="5"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4"/>
            <w:r>
              <w:rPr>
                <w:rFonts w:ascii="Times New Roman" w:eastAsia="Yu Mincho" w:hAnsi="Times New Roman" w:cs="Times New Roman"/>
                <w:sz w:val="24"/>
                <w:szCs w:val="24"/>
                <w:lang w:eastAsia="ja-JP"/>
              </w:rPr>
              <w:t>)</w:t>
            </w:r>
            <w:bookmarkEnd w:id="5"/>
          </w:p>
        </w:tc>
      </w:tr>
    </w:tbl>
    <w:p w14:paraId="06A5D7DA" w14:textId="77777777" w:rsidR="005C247B" w:rsidRDefault="005C247B"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491109">
        <w:rPr>
          <w:rFonts w:ascii="Times New Roman" w:hAnsi="Times New Roman" w:cs="Times New Roman"/>
          <w:sz w:val="24"/>
          <w:szCs w:val="24"/>
        </w:rPr>
        <w:t>here</w:t>
      </w:r>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th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w:lastRenderedPageBreak/>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59F6A25C" w:rsidR="00491109" w:rsidRDefault="00491109" w:rsidP="00491109">
      <w:pPr>
        <w:spacing w:line="240" w:lineRule="auto"/>
        <w:jc w:val="center"/>
        <w:rPr>
          <w:rFonts w:ascii="Times New Roman" w:hAnsi="Times New Roman" w:cs="Times New Roman"/>
          <w:sz w:val="24"/>
          <w:szCs w:val="24"/>
        </w:rPr>
      </w:pPr>
      <w:bookmarkStart w:id="6"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6"/>
      <w:r>
        <w:rPr>
          <w:rFonts w:ascii="Times New Roman" w:eastAsia="Yu Mincho" w:hAnsi="Times New Roman" w:cs="Times New Roman"/>
          <w:sz w:val="24"/>
          <w:szCs w:val="24"/>
          <w:lang w:eastAsia="ja-JP"/>
        </w:rPr>
        <w:t xml:space="preserve"> Time-space diagram of a delayed two-stage transfer and the corresponding scheduled transfer</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0BC5B158" w:rsidR="00491109" w:rsidRDefault="008A16AD"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T</w:t>
      </w:r>
      <w:r w:rsidR="007F7D33">
        <w:rPr>
          <w:rFonts w:ascii="Times New Roman" w:hAnsi="Times New Roman" w:cs="Times New Roman"/>
          <w:b/>
          <w:bCs/>
          <w:sz w:val="24"/>
          <w:szCs w:val="24"/>
        </w:rPr>
        <w:t>h</w:t>
      </w:r>
      <w:commentRangeStart w:id="7"/>
      <w:commentRangeStart w:id="8"/>
      <w:r w:rsidR="00054CF9">
        <w:rPr>
          <w:rFonts w:ascii="Times New Roman" w:hAnsi="Times New Roman" w:cs="Times New Roman"/>
          <w:b/>
          <w:bCs/>
          <w:sz w:val="24"/>
          <w:szCs w:val="24"/>
        </w:rPr>
        <w:t>e good, the bad, and the ugly</w:t>
      </w:r>
      <w:r w:rsidR="001B7FD9" w:rsidRPr="001B7FD9">
        <w:rPr>
          <w:rFonts w:ascii="Times New Roman" w:hAnsi="Times New Roman" w:cs="Times New Roman"/>
          <w:b/>
          <w:bCs/>
          <w:sz w:val="24"/>
          <w:szCs w:val="24"/>
        </w:rPr>
        <w:t>.</w:t>
      </w:r>
      <w:commentRangeEnd w:id="7"/>
      <w:r w:rsidR="00CC63C1">
        <w:rPr>
          <w:rStyle w:val="CommentReference"/>
        </w:rPr>
        <w:commentReference w:id="7"/>
      </w:r>
      <w:commentRangeEnd w:id="8"/>
      <w:r w:rsidR="00542F21">
        <w:rPr>
          <w:rStyle w:val="CommentReference"/>
        </w:rPr>
        <w:commentReference w:id="8"/>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w:t>
      </w:r>
      <w:r>
        <w:rPr>
          <w:rFonts w:ascii="Times New Roman" w:eastAsia="Yu Mincho" w:hAnsi="Times New Roman" w:cs="Times New Roman"/>
          <w:sz w:val="24"/>
          <w:szCs w:val="24"/>
          <w:lang w:eastAsia="ja-JP"/>
        </w:rPr>
        <w:lastRenderedPageBreak/>
        <w:t xml:space="preserve">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9" w:name="_Hlk529799747"/>
      <w:r>
        <w:rPr>
          <w:noProof/>
        </w:rPr>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9"/>
    </w:p>
    <w:p w14:paraId="6A85EF05" w14:textId="5401C52C" w:rsidR="00491109" w:rsidRDefault="00491109" w:rsidP="00491109">
      <w:pPr>
        <w:spacing w:line="240" w:lineRule="auto"/>
        <w:jc w:val="center"/>
        <w:rPr>
          <w:rFonts w:ascii="Times New Roman" w:hAnsi="Times New Roman" w:cs="Times New Roman"/>
          <w:sz w:val="24"/>
          <w:szCs w:val="24"/>
        </w:rPr>
      </w:pPr>
      <w:bookmarkStart w:id="10"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2A3B4D">
        <w:rPr>
          <w:rFonts w:ascii="Times New Roman" w:hAnsi="Times New Roman" w:cs="Times New Roman"/>
          <w:noProof/>
          <w:sz w:val="24"/>
          <w:szCs w:val="24"/>
        </w:rPr>
        <w:t>3</w:t>
      </w:r>
      <w:r>
        <w:rPr>
          <w:rFonts w:ascii="Times New Roman" w:hAnsi="Times New Roman" w:cs="Times New Roman"/>
          <w:sz w:val="24"/>
          <w:szCs w:val="24"/>
        </w:rPr>
        <w:fldChar w:fldCharType="end"/>
      </w:r>
      <w:bookmarkEnd w:id="10"/>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Correspondingly,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113B2A3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11"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11"/>
          </w:p>
        </w:tc>
      </w:tr>
    </w:tbl>
    <w:p w14:paraId="7555C745" w14:textId="312E641F" w:rsidR="00491109" w:rsidRDefault="00E9570C"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2DF02959"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he 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80DB5" w:rsidRPr="00A563CC">
        <w:rPr>
          <w:rFonts w:ascii="Times New Roman" w:hAnsi="Times New Roman" w:cs="Times New Roman"/>
          <w:sz w:val="24"/>
          <w:szCs w:val="24"/>
        </w:rPr>
        <w:t xml:space="preserve"> Thanks to the high-resolution 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from </w:t>
      </w:r>
      <w:r w:rsidR="004B128D" w:rsidRPr="00A563CC">
        <w:rPr>
          <w:rFonts w:ascii="Times New Roman" w:hAnsi="Times New Roman" w:cs="Times New Roman"/>
          <w:sz w:val="24"/>
          <w:szCs w:val="24"/>
        </w:rPr>
        <w:t xml:space="preserve">a </w:t>
      </w:r>
      <w:r w:rsidR="00B132C5" w:rsidRPr="00A563CC">
        <w:rPr>
          <w:rFonts w:ascii="Times New Roman" w:hAnsi="Times New Roman" w:cs="Times New Roman"/>
          <w:sz w:val="24"/>
          <w:szCs w:val="24"/>
        </w:rPr>
        <w:t xml:space="preserve">very specific transfer to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p>
    <w:p w14:paraId="64E7DEAB" w14:textId="77777777" w:rsidR="00BE3230" w:rsidRPr="00AF1CCE" w:rsidRDefault="00E22DA2"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 xml:space="preserve">n the application level, users can query each transfer’s performance </w:t>
      </w:r>
      <w:r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real-timely. 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C50311" w:rsidRPr="00AF1CCE">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01826D92"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operation level, administrators can check the high risk and high time penalty</w:t>
      </w:r>
      <w:r w:rsidRPr="00AF1CCE">
        <w:rPr>
          <w:rFonts w:ascii="Times New Roman" w:hAnsi="Times New Roman" w:cs="Times New Roman"/>
          <w:sz w:val="24"/>
          <w:szCs w:val="24"/>
        </w:rPr>
        <w:t xml:space="preserve"> areas and response real-timely.</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 xml:space="preserve">With support of real-time data, the PT authorities can know the indexes’ </w:t>
      </w:r>
      <w:r w:rsidR="00C611DB">
        <w:rPr>
          <w:rFonts w:ascii="Times New Roman" w:hAnsi="Times New Roman" w:cs="Times New Roman"/>
          <w:sz w:val="24"/>
          <w:szCs w:val="24"/>
        </w:rPr>
        <w:t xml:space="preserve">current </w:t>
      </w:r>
      <w:r w:rsidR="007717B7" w:rsidRPr="00AF1CCE">
        <w:rPr>
          <w:rFonts w:ascii="Times New Roman" w:hAnsi="Times New Roman" w:cs="Times New Roman"/>
          <w:sz w:val="24"/>
          <w:szCs w:val="24"/>
        </w:rPr>
        <w:t>geographic pattern</w:t>
      </w:r>
      <w:r w:rsidR="004C0F86">
        <w:rPr>
          <w:rFonts w:ascii="Times New Roman" w:hAnsi="Times New Roman" w:cs="Times New Roman"/>
          <w:sz w:val="24"/>
          <w:szCs w:val="24"/>
        </w:rPr>
        <w:t xml:space="preserve">; based on the real-time </w:t>
      </w:r>
      <w:r w:rsidR="00ED0F49">
        <w:rPr>
          <w:rFonts w:ascii="Times New Roman" w:hAnsi="Times New Roman" w:cs="Times New Roman"/>
          <w:sz w:val="24"/>
          <w:szCs w:val="24"/>
        </w:rPr>
        <w:t>indexes</w:t>
      </w:r>
      <w:r w:rsidR="004C0F86">
        <w:rPr>
          <w:rFonts w:ascii="Times New Roman" w:hAnsi="Times New Roman" w:cs="Times New Roman"/>
          <w:sz w:val="24"/>
          <w:szCs w:val="24"/>
        </w:rPr>
        <w:t>,</w:t>
      </w:r>
      <w:r w:rsidR="007717B7" w:rsidRPr="00AF1CCE">
        <w:rPr>
          <w:rFonts w:ascii="Times New Roman" w:hAnsi="Times New Roman" w:cs="Times New Roman"/>
          <w:sz w:val="24"/>
          <w:szCs w:val="24"/>
        </w:rPr>
        <w:t xml:space="preserve"> they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add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71F89630"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management level, traffic and city planners can gain empirical spatiotemporal patterns and design accordingly</w:t>
      </w:r>
      <w:r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sidR="00AF1CCE" w:rsidRPr="00AF1CCE">
        <w:rPr>
          <w:rFonts w:ascii="Times New Roman" w:hAnsi="Times New Roman" w:cs="Times New Roman"/>
          <w:sz w:val="24"/>
          <w:szCs w:val="24"/>
        </w:rPr>
        <w:t xml:space="preserve">Just like PT system delay’s empirical pattern, TR and ATTP’s pattern can </w:t>
      </w:r>
      <w:r w:rsidR="00D86B9D">
        <w:rPr>
          <w:rFonts w:ascii="Times New Roman" w:hAnsi="Times New Roman" w:cs="Times New Roman"/>
          <w:sz w:val="24"/>
          <w:szCs w:val="24"/>
        </w:rPr>
        <w:t xml:space="preserve">also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information about the road design, PT system’s design, and other transport and non-transport factors in the domain of city planning.</w:t>
      </w:r>
      <w:r w:rsidR="00C80DB3">
        <w:rPr>
          <w:rFonts w:ascii="Times New Roman" w:hAnsi="Times New Roman" w:cs="Times New Roman"/>
          <w:sz w:val="24"/>
          <w:szCs w:val="24"/>
        </w:rPr>
        <w:t xml:space="preserve"> The information is not limited to geographic pattern, but also temporal. For example, after a major route adjustment, </w:t>
      </w:r>
      <w:r w:rsidR="006E55F8">
        <w:rPr>
          <w:rFonts w:ascii="Times New Roman" w:hAnsi="Times New Roman" w:cs="Times New Roman"/>
          <w:sz w:val="24"/>
          <w:szCs w:val="24"/>
        </w:rPr>
        <w:t xml:space="preserve">it has been proven that </w:t>
      </w:r>
      <w:r w:rsidR="00291A50">
        <w:rPr>
          <w:rFonts w:ascii="Times New Roman" w:hAnsi="Times New Roman" w:cs="Times New Roman"/>
          <w:sz w:val="24"/>
          <w:szCs w:val="24"/>
        </w:rPr>
        <w:t>validation and comparison</w:t>
      </w:r>
      <w:r w:rsidR="006E55F8">
        <w:rPr>
          <w:rFonts w:ascii="Times New Roman" w:hAnsi="Times New Roman" w:cs="Times New Roman"/>
          <w:sz w:val="24"/>
          <w:szCs w:val="24"/>
        </w:rPr>
        <w:t xml:space="preserve"> </w:t>
      </w:r>
      <w:r w:rsidR="002A02F6">
        <w:rPr>
          <w:rFonts w:ascii="Times New Roman" w:hAnsi="Times New Roman" w:cs="Times New Roman"/>
          <w:sz w:val="24"/>
          <w:szCs w:val="24"/>
        </w:rPr>
        <w:t xml:space="preserve">of </w:t>
      </w:r>
      <w:r w:rsidR="00162E19">
        <w:rPr>
          <w:rFonts w:ascii="Times New Roman" w:hAnsi="Times New Roman" w:cs="Times New Roman"/>
          <w:sz w:val="24"/>
          <w:szCs w:val="24"/>
        </w:rPr>
        <w:t>before and after</w:t>
      </w:r>
      <w:r w:rsidR="006E55F8">
        <w:rPr>
          <w:rFonts w:ascii="Times New Roman" w:hAnsi="Times New Roman" w:cs="Times New Roman"/>
          <w:sz w:val="24"/>
          <w:szCs w:val="24"/>
        </w:rPr>
        <w:t xml:space="preserve"> the change is crucial and informative </w:t>
      </w:r>
      <w:r w:rsidR="006E55F8">
        <w:rPr>
          <w:rFonts w:ascii="Times New Roman" w:hAnsi="Times New Roman" w:cs="Times New Roman"/>
          <w:sz w:val="24"/>
          <w:szCs w:val="24"/>
        </w:rPr>
        <w:fldChar w:fldCharType="begin" w:fldLock="1"/>
      </w:r>
      <w:r w:rsidR="006E55F8">
        <w:rPr>
          <w:rFonts w:ascii="Times New Roman" w:hAnsi="Times New Roman" w:cs="Times New Roman"/>
          <w:sz w:val="24"/>
          <w:szCs w:val="24"/>
        </w:rPr>
        <w: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operties":{"noteIndex":0},"schema":"https://github.com/citation-style-language/schema/raw/master/csl-citation.json"}</w:instrText>
      </w:r>
      <w:r w:rsidR="006E55F8">
        <w:rPr>
          <w:rFonts w:ascii="Times New Roman" w:hAnsi="Times New Roman" w:cs="Times New Roman"/>
          <w:sz w:val="24"/>
          <w:szCs w:val="24"/>
        </w:rPr>
        <w:fldChar w:fldCharType="separate"/>
      </w:r>
      <w:r w:rsidR="006E55F8" w:rsidRPr="00C80DB3">
        <w:rPr>
          <w:rFonts w:ascii="Times New Roman" w:hAnsi="Times New Roman" w:cs="Times New Roman"/>
          <w:noProof/>
          <w:sz w:val="24"/>
          <w:szCs w:val="24"/>
        </w:rPr>
        <w:t>(Lee &amp; Miller, 2018)</w:t>
      </w:r>
      <w:r w:rsidR="006E55F8">
        <w:rPr>
          <w:rFonts w:ascii="Times New Roman" w:hAnsi="Times New Roman" w:cs="Times New Roman"/>
          <w:sz w:val="24"/>
          <w:szCs w:val="24"/>
        </w:rPr>
        <w:fldChar w:fldCharType="end"/>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transfer indexes to validate the efficiency of the change. </w:t>
      </w:r>
      <w:r w:rsidR="00162E19">
        <w:rPr>
          <w:rFonts w:ascii="Times New Roman" w:hAnsi="Times New Roman" w:cs="Times New Roman"/>
          <w:sz w:val="24"/>
          <w:szCs w:val="24"/>
        </w:rPr>
        <w:t xml:space="preserve">Both the geographic and temporal </w:t>
      </w:r>
      <w:r w:rsidR="002F0890">
        <w:rPr>
          <w:rFonts w:ascii="Times New Roman" w:hAnsi="Times New Roman" w:cs="Times New Roman"/>
          <w:sz w:val="24"/>
          <w:szCs w:val="24"/>
        </w:rPr>
        <w:t>empirical pattern can contribute to the improvement of the transit system.</w:t>
      </w:r>
    </w:p>
    <w:p w14:paraId="6E915CA2" w14:textId="0EB2A77D" w:rsidR="00361813" w:rsidRPr="00A02956"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E22DA2" w:rsidRPr="00AF1CCE">
        <w:rPr>
          <w:rFonts w:ascii="Times New Roman" w:hAnsi="Times New Roman" w:cs="Times New Roman"/>
          <w:sz w:val="24"/>
          <w:szCs w:val="24"/>
        </w:rPr>
        <w:t xml:space="preserve">n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compare different PT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 xml:space="preserve">Unlike some composite indexes that are hard to compare with each other, transfer risk and total time penalty are all comparable across different systems, since TR is percentage and </w:t>
      </w:r>
      <w:r w:rsidR="00BE3230" w:rsidRPr="00AF1CCE">
        <w:rPr>
          <w:rFonts w:ascii="Times New Roman" w:hAnsi="Times New Roman" w:cs="Times New Roman"/>
          <w:sz w:val="24"/>
          <w:szCs w:val="24"/>
        </w:rPr>
        <w:t>A</w:t>
      </w:r>
      <w:r w:rsidR="00FB6085" w:rsidRPr="00AF1CCE">
        <w:rPr>
          <w:rFonts w:ascii="Times New Roman" w:hAnsi="Times New Roman" w:cs="Times New Roman"/>
          <w:sz w:val="24"/>
          <w:szCs w:val="24"/>
        </w:rPr>
        <w:t xml:space="preserve">TTP is tim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PT 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lastRenderedPageBreak/>
        <w:t>Analysis</w:t>
      </w:r>
    </w:p>
    <w:p w14:paraId="18CC02CB" w14:textId="20627AB1" w:rsidR="00A52740" w:rsidRDefault="00DF222A" w:rsidP="002C6465">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February 2019. We acquired these data using the COTA application programming interface and archived these data for analysis in a MongoDB database. </w:t>
      </w:r>
      <w:r w:rsidR="00E61140">
        <w:rPr>
          <w:rFonts w:ascii="Times New Roman" w:eastAsia="Yu Mincho" w:hAnsi="Times New Roman" w:cs="Times New Roman"/>
          <w:sz w:val="24"/>
          <w:szCs w:val="24"/>
          <w:lang w:eastAsia="ja-JP"/>
        </w:rPr>
        <w:t>The GTFS real-time database and its auxiliary databases are in near Terabyte level in total; the code is optimiz</w:t>
      </w:r>
      <w:r w:rsidR="00191015">
        <w:rPr>
          <w:rFonts w:ascii="Times New Roman" w:eastAsia="Yu Mincho" w:hAnsi="Times New Roman" w:cs="Times New Roman"/>
          <w:sz w:val="24"/>
          <w:szCs w:val="24"/>
          <w:lang w:eastAsia="ja-JP"/>
        </w:rPr>
        <w:t>ed and highly parallelized</w:t>
      </w:r>
      <w:r w:rsidR="00191015" w:rsidRPr="00191015">
        <w:rPr>
          <w:rFonts w:ascii="Times New Roman" w:eastAsia="Yu Mincho" w:hAnsi="Times New Roman" w:cs="Times New Roman"/>
          <w:sz w:val="24"/>
          <w:szCs w:val="24"/>
          <w:lang w:eastAsia="ja-JP"/>
        </w:rPr>
        <w:t xml:space="preserve"> </w:t>
      </w:r>
      <w:r w:rsidR="00191015">
        <w:rPr>
          <w:rFonts w:ascii="Times New Roman" w:eastAsia="Yu Mincho" w:hAnsi="Times New Roman" w:cs="Times New Roman"/>
          <w:sz w:val="24"/>
          <w:szCs w:val="24"/>
          <w:lang w:eastAsia="ja-JP"/>
        </w:rPr>
        <w:t>to deal with the subsequent computational difficulties</w:t>
      </w:r>
      <w:r w:rsidR="00653EEA">
        <w:rPr>
          <w:rFonts w:ascii="Times New Roman" w:eastAsia="Yu Mincho" w:hAnsi="Times New Roman" w:cs="Times New Roman"/>
          <w:sz w:val="24"/>
          <w:szCs w:val="24"/>
          <w:lang w:eastAsia="ja-JP"/>
        </w:rPr>
        <w:t>.</w:t>
      </w:r>
      <w:r w:rsidR="002C6465">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Using various aggregation methods, we develop</w:t>
      </w:r>
      <w:r w:rsidR="002C6465">
        <w:rPr>
          <w:rFonts w:ascii="Times New Roman" w:eastAsia="Yu Mincho" w:hAnsi="Times New Roman" w:cs="Times New Roman"/>
          <w:sz w:val="24"/>
          <w:szCs w:val="24"/>
          <w:lang w:eastAsia="ja-JP"/>
        </w:rPr>
        <w:t>ed</w:t>
      </w:r>
      <w:r w:rsidR="00A52740">
        <w:rPr>
          <w:rFonts w:ascii="Times New Roman" w:eastAsia="Yu Mincho" w:hAnsi="Times New Roman" w:cs="Times New Roman"/>
          <w:sz w:val="24"/>
          <w:szCs w:val="24"/>
          <w:lang w:eastAsia="ja-JP"/>
        </w:rPr>
        <w:t xml:space="preserve"> different summary measures based on varying spatial or temporal resolutions.</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322D281" w14:textId="4F011144"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is.</w:t>
      </w:r>
    </w:p>
    <w:p w14:paraId="3DE2FCE9" w14:textId="77777777" w:rsidR="002A437F" w:rsidRDefault="00A52740" w:rsidP="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om February 2018 to February 2019, the average transfer risk is 7.14%; average total time penalty for all transfers is 3.74 minutes with standard deviation of </w:t>
      </w:r>
      <w:r>
        <w:rPr>
          <w:rFonts w:ascii="Times New Roman" w:hAnsi="Times New Roman" w:cs="Times New Roman"/>
          <w:sz w:val="24"/>
          <w:szCs w:val="24"/>
        </w:rPr>
        <w:t>13 minutes</w:t>
      </w:r>
      <w:r>
        <w:rPr>
          <w:rFonts w:ascii="Times New Roman" w:eastAsia="Yu Mincho" w:hAnsi="Times New Roman" w:cs="Times New Roman"/>
          <w:sz w:val="24"/>
          <w:szCs w:val="24"/>
          <w:lang w:eastAsia="ja-JP"/>
        </w:rPr>
        <w:t xml:space="preserve">.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 the spatial pattern of the average transfer risk and average total time penalty from February 2018 to February 2019. It suggests some differences between TR and ATTP’s spatial distribution, especially on High Street (a major north-south thoroughfare in Columbus, indicated by a red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downtown area (indicated by a blue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07205178" w14:textId="7BC5E866" w:rsidR="00AA6E76" w:rsidRDefault="00A52740" w:rsidP="008D27A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77777777" w:rsidR="00AA6E76" w:rsidRDefault="00AA6E76" w:rsidP="00AA6E76">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4BEE1E4D" wp14:editId="090D441F">
            <wp:extent cx="4895850" cy="36671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5850" cy="3667125"/>
                    </a:xfrm>
                    <a:prstGeom prst="rect">
                      <a:avLst/>
                    </a:prstGeom>
                    <a:noFill/>
                    <a:ln>
                      <a:noFill/>
                    </a:ln>
                  </pic:spPr>
                </pic:pic>
              </a:graphicData>
            </a:graphic>
          </wp:inline>
        </w:drawing>
      </w:r>
    </w:p>
    <w:p w14:paraId="78CBB69E" w14:textId="166C0F2A" w:rsidR="00AA6E76" w:rsidRDefault="00AA6E76" w:rsidP="00AA6E76">
      <w:pPr>
        <w:spacing w:line="240" w:lineRule="auto"/>
        <w:jc w:val="center"/>
        <w:rPr>
          <w:rFonts w:ascii="Times New Roman" w:hAnsi="Times New Roman" w:cs="Times New Roman"/>
          <w:sz w:val="24"/>
          <w:szCs w:val="24"/>
        </w:rPr>
      </w:pPr>
      <w:bookmarkStart w:id="12"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12"/>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77777777" w:rsidR="00AA6E76" w:rsidRDefault="00AA6E76" w:rsidP="00AA6E76">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drawing>
          <wp:inline distT="0" distB="0" distL="0" distR="0" wp14:anchorId="5CFB0C10" wp14:editId="260AA17F">
            <wp:extent cx="4876800" cy="3657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76800" cy="3657600"/>
                    </a:xfrm>
                    <a:prstGeom prst="rect">
                      <a:avLst/>
                    </a:prstGeom>
                    <a:noFill/>
                    <a:ln>
                      <a:noFill/>
                    </a:ln>
                  </pic:spPr>
                </pic:pic>
              </a:graphicData>
            </a:graphic>
          </wp:inline>
        </w:drawing>
      </w:r>
    </w:p>
    <w:p w14:paraId="6F7A8FDE" w14:textId="6F0B316A" w:rsidR="00AA6E76" w:rsidRDefault="00AA6E76" w:rsidP="00AA6E76">
      <w:pPr>
        <w:spacing w:line="240" w:lineRule="auto"/>
        <w:jc w:val="center"/>
        <w:rPr>
          <w:rFonts w:ascii="Times New Roman" w:eastAsia="Yu Mincho" w:hAnsi="Times New Roman" w:cs="Times New Roman"/>
          <w:sz w:val="24"/>
          <w:szCs w:val="24"/>
          <w:lang w:eastAsia="ja-JP"/>
        </w:rPr>
      </w:pPr>
      <w:bookmarkStart w:id="13"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3"/>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lastRenderedPageBreak/>
        <w:t xml:space="preserve">Temporal patterns. </w:t>
      </w:r>
    </w:p>
    <w:p w14:paraId="39F248C0" w14:textId="40390662"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1EDDB5D5" w14:textId="441B57E6" w:rsidR="00A52740" w:rsidRDefault="00A52740" w:rsidP="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w:t>
      </w:r>
      <w:r w:rsidR="002F7194">
        <w:rPr>
          <w:rFonts w:ascii="Times New Roman" w:eastAsia="Yu Mincho" w:hAnsi="Times New Roman" w:cs="Times New Roman"/>
          <w:sz w:val="24"/>
          <w:szCs w:val="24"/>
          <w:lang w:eastAsia="ja-JP"/>
        </w:rPr>
        <w:t>certain</w:t>
      </w:r>
      <w:r>
        <w:rPr>
          <w:rFonts w:ascii="Times New Roman" w:eastAsia="Yu Mincho" w:hAnsi="Times New Roman" w:cs="Times New Roman"/>
          <w:sz w:val="24"/>
          <w:szCs w:val="24"/>
          <w:lang w:eastAsia="ja-JP"/>
        </w:rPr>
        <w:t xml:space="preserve">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can select several representative days to measure the TR and ATTP differences due to these events.</w:t>
      </w:r>
    </w:p>
    <w:p w14:paraId="4578B45E" w14:textId="19A60867"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 June, July, and December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p>
    <w:p w14:paraId="42AC4DFE" w14:textId="2721F6DB" w:rsidR="00491109" w:rsidRDefault="00491109" w:rsidP="00491109">
      <w:pPr>
        <w:keepNext/>
        <w:spacing w:line="240" w:lineRule="auto"/>
        <w:jc w:val="center"/>
      </w:pPr>
      <w:r>
        <w:rPr>
          <w:noProof/>
        </w:rPr>
        <w:drawing>
          <wp:inline distT="0" distB="0" distL="0" distR="0" wp14:anchorId="4594683A" wp14:editId="302C1B59">
            <wp:extent cx="5486400" cy="18192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1819275"/>
                    </a:xfrm>
                    <a:prstGeom prst="rect">
                      <a:avLst/>
                    </a:prstGeom>
                    <a:noFill/>
                    <a:ln>
                      <a:noFill/>
                    </a:ln>
                  </pic:spPr>
                </pic:pic>
              </a:graphicData>
            </a:graphic>
          </wp:inline>
        </w:drawing>
      </w:r>
    </w:p>
    <w:p w14:paraId="6738ECED" w14:textId="78626723" w:rsidR="00491109" w:rsidRDefault="00491109" w:rsidP="00491109">
      <w:pPr>
        <w:spacing w:line="240" w:lineRule="auto"/>
        <w:jc w:val="center"/>
        <w:rPr>
          <w:rFonts w:ascii="Times New Roman" w:eastAsia="Yu Mincho" w:hAnsi="Times New Roman" w:cs="Times New Roman"/>
          <w:sz w:val="24"/>
          <w:szCs w:val="24"/>
          <w:lang w:eastAsia="ja-JP"/>
        </w:rPr>
      </w:pPr>
      <w:bookmarkStart w:id="14"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4"/>
      <w:r>
        <w:rPr>
          <w:rFonts w:ascii="Times New Roman" w:eastAsia="Yu Mincho" w:hAnsi="Times New Roman" w:cs="Times New Roman"/>
          <w:sz w:val="24"/>
          <w:szCs w:val="24"/>
          <w:lang w:eastAsia="ja-JP"/>
        </w:rPr>
        <w:t xml:space="preserve"> Overall monthly TR and ATTP trend chart in 2018.</w:t>
      </w:r>
    </w:p>
    <w:p w14:paraId="0DE63045" w14:textId="4FEAF4E7"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 We can see the overall transfer risk and ATTP peak on Friday, and the core of weekdays (Wednesday, Thursday, Friday) maintains higher levels of risk and penalties due to the overall traffic pattern. Weekends and Monday’s ATTP and TR are relatively low due to flexible working schedule and less commuting activities.</w:t>
      </w:r>
    </w:p>
    <w:p w14:paraId="52D67752" w14:textId="39262C82" w:rsidR="00491109" w:rsidRDefault="00491109" w:rsidP="00491109">
      <w:pPr>
        <w:keepNext/>
        <w:spacing w:line="240" w:lineRule="auto"/>
        <w:jc w:val="center"/>
      </w:pPr>
      <w:r>
        <w:rPr>
          <w:noProof/>
        </w:rPr>
        <w:lastRenderedPageBreak/>
        <w:drawing>
          <wp:inline distT="0" distB="0" distL="0" distR="0" wp14:anchorId="696F542E" wp14:editId="08C643DD">
            <wp:extent cx="5486400" cy="186055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1860550"/>
                    </a:xfrm>
                    <a:prstGeom prst="rect">
                      <a:avLst/>
                    </a:prstGeom>
                    <a:noFill/>
                    <a:ln>
                      <a:noFill/>
                    </a:ln>
                  </pic:spPr>
                </pic:pic>
              </a:graphicData>
            </a:graphic>
          </wp:inline>
        </w:drawing>
      </w:r>
    </w:p>
    <w:p w14:paraId="08AC5DBC" w14:textId="3C1F24AD" w:rsidR="00491109" w:rsidRDefault="00491109" w:rsidP="00491109">
      <w:pPr>
        <w:spacing w:line="240" w:lineRule="auto"/>
        <w:jc w:val="center"/>
        <w:rPr>
          <w:rFonts w:ascii="Times New Roman" w:eastAsia="Yu Mincho" w:hAnsi="Times New Roman" w:cs="Times New Roman"/>
          <w:sz w:val="24"/>
          <w:szCs w:val="24"/>
          <w:lang w:eastAsia="ja-JP"/>
        </w:rPr>
      </w:pPr>
      <w:bookmarkStart w:id="15"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Overall Weekday TR and ATTP Trend Chart in 2018.</w:t>
      </w:r>
    </w:p>
    <w:p w14:paraId="579499B6" w14:textId="788A5356"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hil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7AD9BF98" w14:textId="73466D37" w:rsidR="00491109" w:rsidRDefault="00491109" w:rsidP="00491109">
      <w:pPr>
        <w:keepNext/>
        <w:spacing w:line="240" w:lineRule="auto"/>
        <w:jc w:val="center"/>
      </w:pPr>
      <w:r>
        <w:rPr>
          <w:noProof/>
        </w:rPr>
        <w:drawing>
          <wp:inline distT="0" distB="0" distL="0" distR="0" wp14:anchorId="6EFD641E" wp14:editId="52BE8D7A">
            <wp:extent cx="5429250" cy="20288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29250" cy="2028825"/>
                    </a:xfrm>
                    <a:prstGeom prst="rect">
                      <a:avLst/>
                    </a:prstGeom>
                    <a:noFill/>
                    <a:ln>
                      <a:noFill/>
                    </a:ln>
                  </pic:spPr>
                </pic:pic>
              </a:graphicData>
            </a:graphic>
          </wp:inline>
        </w:drawing>
      </w:r>
    </w:p>
    <w:p w14:paraId="0E981A51" w14:textId="3441E8AB" w:rsidR="00491109" w:rsidRDefault="00491109" w:rsidP="00491109">
      <w:pPr>
        <w:spacing w:line="240" w:lineRule="auto"/>
        <w:jc w:val="center"/>
        <w:rPr>
          <w:rFonts w:ascii="Times New Roman" w:eastAsia="Yu Mincho" w:hAnsi="Times New Roman" w:cs="Times New Roman"/>
          <w:sz w:val="24"/>
          <w:szCs w:val="24"/>
          <w:lang w:eastAsia="ja-JP"/>
        </w:rPr>
      </w:pPr>
      <w:bookmarkStart w:id="16"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6"/>
      <w:r>
        <w:rPr>
          <w:rFonts w:ascii="Times New Roman" w:eastAsia="Yu Mincho" w:hAnsi="Times New Roman" w:cs="Times New Roman"/>
          <w:sz w:val="24"/>
          <w:szCs w:val="24"/>
          <w:lang w:eastAsia="ja-JP"/>
        </w:rPr>
        <w:t xml:space="preserve"> Overall Hourly TR and ATTP Trend Chart.</w:t>
      </w:r>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p>
    <w:p w14:paraId="42371444" w14:textId="2A5EA54C" w:rsidR="00491109" w:rsidRDefault="00491109" w:rsidP="00491109">
      <w:pPr>
        <w:spacing w:line="240" w:lineRule="auto"/>
        <w:jc w:val="center"/>
        <w:rPr>
          <w:rFonts w:ascii="Times New Roman" w:hAnsi="Times New Roman" w:cs="Times New Roman"/>
          <w:sz w:val="24"/>
          <w:szCs w:val="24"/>
        </w:rPr>
      </w:pPr>
      <w:bookmarkStart w:id="17"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7"/>
      <w:r>
        <w:rPr>
          <w:rFonts w:ascii="Times New Roman" w:eastAsia="Yu Mincho" w:hAnsi="Times New Roman" w:cs="Times New Roman"/>
          <w:sz w:val="24"/>
          <w:szCs w:val="24"/>
          <w:lang w:eastAsia="ja-JP"/>
        </w:rPr>
        <w:t xml:space="preserve"> Average Total Time Penalty (ATTP) Hourly Temporal Pattern during three major high time periods.</w:t>
      </w:r>
    </w:p>
    <w:p w14:paraId="56114447"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t>To examine the impacts of weather and special event days on transfer risk and penalties, we analyzed all days with more than 1.78 centimeters precipitation per day and all days with football games. During days with heavy precipitation, average transfer risk increases to 7.47% and average total time penalty increases to 3.92 minutes. During the football game days, average transfer risk increases to 8.66% and average total time penalty increases to 4.36 minutes. Extreme weather and major events have significant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lastRenderedPageBreak/>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w:t>
      </w:r>
      <w:r w:rsidR="00511CC7">
        <w:rPr>
          <w:rFonts w:ascii="Times New Roman" w:eastAsia="Yu Mincho" w:hAnsi="Times New Roman" w:cs="Times New Roman"/>
          <w:sz w:val="24"/>
          <w:szCs w:val="24"/>
          <w:lang w:eastAsia="ja-JP"/>
        </w:rPr>
        <w:t xml:space="preserve">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3CA1BB84"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assume all the buses running on this route behave as the GTFS static scheduled (i.e., no delay). We analyzed TR and ATTP’s changing trend before and after applying the assumption and the difference’s spatial and temporal pattern.</w:t>
      </w:r>
    </w:p>
    <w:p w14:paraId="6F752DE2" w14:textId="5749233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there is a high improvement cluster for part of the route indicated by the red circle in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Other route segments show relatively random pattern of transfer risk changes. However, for ATTP, all stops’ performance universally improves but the impact on the downtown is less compared to other outlying stops, especially the cluster with more transfer risk improvement (red circle). Across all stops on the route, the DBL save</w:t>
      </w:r>
      <w:r w:rsidR="002D650B">
        <w:rPr>
          <w:rFonts w:ascii="Times New Roman" w:eastAsia="Yu Mincho" w:hAnsi="Times New Roman" w:cs="Times New Roman"/>
          <w:sz w:val="24"/>
          <w:szCs w:val="24"/>
          <w:lang w:eastAsia="ja-JP"/>
        </w:rPr>
        <w:t>d</w:t>
      </w:r>
      <w:bookmarkStart w:id="18" w:name="_GoBack"/>
      <w:bookmarkEnd w:id="18"/>
      <w:r>
        <w:rPr>
          <w:rFonts w:ascii="Times New Roman" w:eastAsia="Yu Mincho" w:hAnsi="Times New Roman" w:cs="Times New Roman"/>
          <w:sz w:val="24"/>
          <w:szCs w:val="24"/>
          <w:lang w:eastAsia="ja-JP"/>
        </w:rPr>
        <w:t xml:space="preserve"> on average 1.95 minutes with a standard deviation of 14.58 minutes. Therefore, although the average time savings is modest, the impacts are highly differentiated across stops.</w:t>
      </w:r>
    </w:p>
    <w:p w14:paraId="069A708A" w14:textId="53D014B8" w:rsidR="00491109" w:rsidRDefault="00491109" w:rsidP="00491109">
      <w:pPr>
        <w:keepNext/>
        <w:spacing w:line="240" w:lineRule="auto"/>
        <w:jc w:val="center"/>
      </w:pPr>
      <w:r>
        <w:rPr>
          <w:noProof/>
        </w:rPr>
        <w:lastRenderedPageBreak/>
        <w:drawing>
          <wp:inline distT="0" distB="0" distL="0" distR="0" wp14:anchorId="583C35BF" wp14:editId="66A7F0DC">
            <wp:extent cx="5486400" cy="5029200"/>
            <wp:effectExtent l="0" t="0" r="0" b="0"/>
            <wp:docPr id="15" name="Picture 15" descr="picture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_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5029200"/>
                    </a:xfrm>
                    <a:prstGeom prst="rect">
                      <a:avLst/>
                    </a:prstGeom>
                    <a:noFill/>
                    <a:ln>
                      <a:noFill/>
                    </a:ln>
                  </pic:spPr>
                </pic:pic>
              </a:graphicData>
            </a:graphic>
          </wp:inline>
        </w:drawing>
      </w:r>
    </w:p>
    <w:p w14:paraId="6DDC19B3" w14:textId="2A4DCA53" w:rsidR="00491109" w:rsidRDefault="00491109" w:rsidP="00491109">
      <w:pPr>
        <w:spacing w:line="240" w:lineRule="auto"/>
        <w:jc w:val="center"/>
        <w:rPr>
          <w:rFonts w:ascii="Times New Roman" w:eastAsia="Yu Mincho" w:hAnsi="Times New Roman" w:cs="Times New Roman"/>
          <w:sz w:val="24"/>
          <w:szCs w:val="24"/>
          <w:lang w:eastAsia="ja-JP"/>
        </w:rPr>
      </w:pPr>
      <w:bookmarkStart w:id="19"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bookmarkEnd w:id="19"/>
      <w:r>
        <w:rPr>
          <w:rFonts w:ascii="Times New Roman" w:eastAsia="Yu Mincho" w:hAnsi="Times New Roman" w:cs="Times New Roman"/>
          <w:sz w:val="24"/>
          <w:szCs w:val="24"/>
          <w:lang w:eastAsia="ja-JP"/>
        </w:rPr>
        <w:t xml:space="preserve"> Simulated differences in TR and ATTP after implementation of a dedicated bus lane </w:t>
      </w:r>
    </w:p>
    <w:p w14:paraId="51CFB7B8" w14:textId="02458BD1"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3</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and DBL-receiving transfers. By comparing the two measures, we investigated how DBL helps save time for the PT users.</w:t>
      </w:r>
    </w:p>
    <w:p w14:paraId="3C206F59" w14:textId="5797C8A0"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476AA97C"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the ATTP’s spatial and temporal patter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decrease, both for DBL-generating and DBL-receiving transfers. This also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Also, since DBL-generating transfers benefit from both less desynchronization and less delay, they save more time than the average; since desynchronization increases for DBL-receiving transfers, they still save time but less than the average.</w:t>
      </w:r>
    </w:p>
    <w:p w14:paraId="2FD2D16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5B738B3" w14:textId="1FA9D94E" w:rsidR="00491109" w:rsidRDefault="00491109" w:rsidP="00491109">
      <w:pPr>
        <w:keepNext/>
        <w:spacing w:line="240" w:lineRule="auto"/>
        <w:jc w:val="center"/>
      </w:pPr>
      <w:r>
        <w:rPr>
          <w:noProof/>
        </w:rPr>
        <w:drawing>
          <wp:inline distT="0" distB="0" distL="0" distR="0" wp14:anchorId="18E6CAF0" wp14:editId="4A7FB0AE">
            <wp:extent cx="5486400" cy="2272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2272665"/>
                    </a:xfrm>
                    <a:prstGeom prst="rect">
                      <a:avLst/>
                    </a:prstGeom>
                    <a:noFill/>
                    <a:ln>
                      <a:noFill/>
                    </a:ln>
                  </pic:spPr>
                </pic:pic>
              </a:graphicData>
            </a:graphic>
          </wp:inline>
        </w:drawing>
      </w:r>
    </w:p>
    <w:p w14:paraId="2107094A" w14:textId="540FACB9" w:rsidR="00491109" w:rsidRPr="00B257BE" w:rsidRDefault="00491109" w:rsidP="00491109">
      <w:pPr>
        <w:spacing w:line="240" w:lineRule="auto"/>
        <w:jc w:val="center"/>
        <w:rPr>
          <w:rFonts w:ascii="Times New Roman" w:hAnsi="Times New Roman" w:cs="Times New Roman"/>
          <w:sz w:val="24"/>
          <w:szCs w:val="24"/>
        </w:rPr>
      </w:pPr>
      <w:bookmarkStart w:id="20"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20"/>
      <w:r>
        <w:rPr>
          <w:rFonts w:ascii="Times New Roman" w:eastAsia="Yu Mincho" w:hAnsi="Times New Roman" w:cs="Times New Roman"/>
          <w:sz w:val="24"/>
          <w:szCs w:val="24"/>
          <w:lang w:eastAsia="ja-JP"/>
        </w:rPr>
        <w:t xml:space="preserve"> Temporal pattern of simulated changes in TR after implementing a dedicated bus lane (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25038BF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690417E6" wp14:editId="1C456C3B">
            <wp:extent cx="5486400" cy="2232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86400" cy="2232271"/>
                    </a:xfrm>
                    <a:prstGeom prst="rect">
                      <a:avLst/>
                    </a:prstGeom>
                    <a:noFill/>
                    <a:ln>
                      <a:noFill/>
                    </a:ln>
                  </pic:spPr>
                </pic:pic>
              </a:graphicData>
            </a:graphic>
          </wp:inline>
        </w:drawing>
      </w:r>
    </w:p>
    <w:p w14:paraId="4BD63CB6" w14:textId="29CBCD6F" w:rsidR="00491109" w:rsidRDefault="00491109" w:rsidP="00491109">
      <w:pPr>
        <w:spacing w:line="240" w:lineRule="auto"/>
        <w:jc w:val="center"/>
        <w:rPr>
          <w:rFonts w:ascii="Times New Roman" w:eastAsia="Yu Mincho" w:hAnsi="Times New Roman" w:cs="Times New Roman"/>
          <w:sz w:val="24"/>
          <w:szCs w:val="24"/>
          <w:lang w:eastAsia="ja-JP"/>
        </w:rPr>
      </w:pPr>
      <w:bookmarkStart w:id="21"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3</w:t>
      </w:r>
      <w:r>
        <w:rPr>
          <w:rFonts w:ascii="Times New Roman" w:eastAsia="Yu Mincho" w:hAnsi="Times New Roman" w:cs="Times New Roman"/>
          <w:sz w:val="24"/>
          <w:szCs w:val="24"/>
          <w:lang w:eastAsia="ja-JP"/>
        </w:rPr>
        <w:fldChar w:fldCharType="end"/>
      </w:r>
      <w:bookmarkEnd w:id="21"/>
      <w:r>
        <w:rPr>
          <w:rFonts w:ascii="Times New Roman" w:eastAsia="Yu Mincho" w:hAnsi="Times New Roman" w:cs="Times New Roman"/>
          <w:sz w:val="24"/>
          <w:szCs w:val="24"/>
          <w:lang w:eastAsia="ja-JP"/>
        </w:rPr>
        <w:t xml:space="preserve"> Temporal pattern of simulated changes in ATTP after implementing a dedicated bus lane (gaps correspond to missing data)</w:t>
      </w:r>
    </w:p>
    <w:p w14:paraId="6F658D4F" w14:textId="7D0E4B54"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1</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2</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r w:rsidR="00672AAC">
        <w:rPr>
          <w:rFonts w:ascii="Times New Roman" w:eastAsia="Yu Mincho" w:hAnsi="Times New Roman" w:cs="Times New Roman"/>
          <w:sz w:val="24"/>
          <w:szCs w:val="24"/>
          <w:lang w:eastAsia="ja-JP"/>
        </w:rPr>
        <w:t>binary</w:t>
      </w:r>
      <w:r w:rsidR="00CF2F0F">
        <w:rPr>
          <w:rFonts w:ascii="Times New Roman" w:eastAsia="Yu Mincho" w:hAnsi="Times New Roman" w:cs="Times New Roman"/>
          <w:sz w:val="24"/>
          <w:szCs w:val="24"/>
          <w:lang w:eastAsia="ja-JP"/>
        </w:rPr>
        <w:t xml:space="preserve"> and </w:t>
      </w:r>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r w:rsidR="00E02949">
        <w:rPr>
          <w:rFonts w:ascii="Times New Roman" w:eastAsia="Yu Mincho" w:hAnsi="Times New Roman" w:cs="Times New Roman"/>
          <w:sz w:val="24"/>
          <w:szCs w:val="24"/>
          <w:lang w:eastAsia="ja-JP"/>
        </w:rPr>
        <w:t xml:space="preserve">single and easy to optimize for both transfers. </w:t>
      </w:r>
      <w:r w:rsidR="001C3C4B">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 Accordingly,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also shows that even if just one route, instead of the whole system, delay control can be efficient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2AFE88F6"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ransfers between routes are an essential issue for public transit (PT) design and operations. </w:t>
      </w:r>
      <w:bookmarkStart w:id="22" w:name="_Hlk527674454"/>
      <w:r>
        <w:rPr>
          <w:rFonts w:ascii="Times New Roman" w:eastAsia="Yu Mincho" w:hAnsi="Times New Roman" w:cs="Times New Roman"/>
          <w:sz w:val="24"/>
          <w:szCs w:val="24"/>
          <w:lang w:eastAsia="ja-JP"/>
        </w:rPr>
        <w:t>Based on high-resolution GTFS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PT system planners and administrators concerning the transfers’ feasibility, quality, and user experience. To illustrate this, we applied the index using GTFS static and real-time data from February 2018 to February 2019 in Columbus, Ohio. The spatial and temporal analysis show similar pattern like overall traffic and PT system delay. Moreover,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We also conclude that it is 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0721A521"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22"/>
      <w:r>
        <w:rPr>
          <w:rFonts w:ascii="Times New Roman" w:eastAsia="Yu Mincho" w:hAnsi="Times New Roman" w:cs="Times New Roman"/>
          <w:sz w:val="24"/>
          <w:szCs w:val="24"/>
          <w:lang w:eastAsia="ja-JP"/>
        </w:rPr>
        <w:t xml:space="preserve">ure direction of the transfer studies can also concentrate on the application of both smart and human sensors, generating abundant and high-resolution big data for analysis, administration and prediction. Automatic data from sensors includes GPS stream data from the buses, the smart card data, bus on- and off-boarding information, and the </w:t>
      </w:r>
      <w:r>
        <w:rPr>
          <w:rFonts w:ascii="Times New Roman" w:eastAsia="Yu Mincho" w:hAnsi="Times New Roman" w:cs="Times New Roman"/>
          <w:sz w:val="24"/>
          <w:szCs w:val="24"/>
          <w:lang w:eastAsia="ja-JP"/>
        </w:rPr>
        <w:lastRenderedPageBreak/>
        <w:t xml:space="preserve">video cameras’ visual recognition. 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p>
    <w:p w14:paraId="30C88741" w14:textId="77777777" w:rsidR="00491109" w:rsidRDefault="00491109" w:rsidP="00491109">
      <w:pPr>
        <w:spacing w:line="240" w:lineRule="auto"/>
        <w:ind w:firstLine="720"/>
        <w:jc w:val="both"/>
        <w:rPr>
          <w:rFonts w:ascii="Times New Roman" w:hAnsi="Times New Roman" w:cs="Times New Roman"/>
          <w:sz w:val="24"/>
          <w:szCs w:val="24"/>
        </w:rPr>
      </w:pPr>
    </w:p>
    <w:p w14:paraId="17F99F29" w14:textId="33FB23BE" w:rsidR="00491109" w:rsidRDefault="00491109" w:rsidP="00491109">
      <w:pPr>
        <w:spacing w:line="240" w:lineRule="auto"/>
        <w:jc w:val="both"/>
        <w:rPr>
          <w:rFonts w:ascii="Times New Roman" w:hAnsi="Times New Roman" w:cs="Times New Roman"/>
          <w:sz w:val="24"/>
          <w:szCs w:val="24"/>
        </w:rPr>
      </w:pPr>
    </w:p>
    <w:p w14:paraId="26670CDC" w14:textId="609FA546" w:rsidR="00326289" w:rsidRDefault="0032628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Appendix A</w:t>
      </w:r>
    </w:p>
    <w:p w14:paraId="7EA200DC" w14:textId="5A175E4A"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Ridership-weighted TR and ATTP</w:t>
      </w:r>
    </w:p>
    <w:p w14:paraId="436DD9A5" w14:textId="7B4755BE"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moreover </w:t>
      </w:r>
      <w:r w:rsidR="00C96D68">
        <w:rPr>
          <w:rFonts w:ascii="Times New Roman" w:eastAsia="Yu Mincho" w:hAnsi="Times New Roman" w:cs="Times New Roman"/>
          <w:sz w:val="24"/>
          <w:szCs w:val="24"/>
          <w:lang w:eastAsia="ja-JP"/>
        </w:rPr>
        <w:t>define</w:t>
      </w:r>
      <w:r>
        <w:rPr>
          <w:rFonts w:ascii="Times New Roman" w:eastAsia="Yu Mincho" w:hAnsi="Times New Roman" w:cs="Times New Roman"/>
          <w:sz w:val="24"/>
          <w:szCs w:val="24"/>
          <w:lang w:eastAsia="ja-JP"/>
        </w:rPr>
        <w:t xml:space="preserve">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215FE45E"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555907E9"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5536C764" w14:textId="250B6A5C" w:rsidR="00C80DB3" w:rsidRPr="00C80DB3" w:rsidRDefault="00491109"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80DB3" w:rsidRPr="00C80DB3">
        <w:rPr>
          <w:rFonts w:ascii="Times New Roman" w:hAnsi="Times New Roman" w:cs="Times New Roman"/>
          <w:noProof/>
          <w:sz w:val="24"/>
          <w:szCs w:val="24"/>
        </w:rPr>
        <w:t xml:space="preserve">Algers, S., Hansen, S., &amp; Tegner, G. (1975). Role of waiting time, comfort, and convenience in modal choice for work trip. </w:t>
      </w:r>
      <w:r w:rsidR="00C80DB3" w:rsidRPr="00C80DB3">
        <w:rPr>
          <w:rFonts w:ascii="Times New Roman" w:hAnsi="Times New Roman" w:cs="Times New Roman"/>
          <w:i/>
          <w:iCs/>
          <w:noProof/>
          <w:sz w:val="24"/>
          <w:szCs w:val="24"/>
        </w:rPr>
        <w:t>Transportation Research Record</w:t>
      </w:r>
      <w:r w:rsidR="00C80DB3" w:rsidRPr="00C80DB3">
        <w:rPr>
          <w:rFonts w:ascii="Times New Roman" w:hAnsi="Times New Roman" w:cs="Times New Roman"/>
          <w:noProof/>
          <w:sz w:val="24"/>
          <w:szCs w:val="24"/>
        </w:rPr>
        <w:t xml:space="preserve">, </w:t>
      </w:r>
      <w:r w:rsidR="00C80DB3" w:rsidRPr="00C80DB3">
        <w:rPr>
          <w:rFonts w:ascii="Times New Roman" w:hAnsi="Times New Roman" w:cs="Times New Roman"/>
          <w:i/>
          <w:iCs/>
          <w:noProof/>
          <w:sz w:val="24"/>
          <w:szCs w:val="24"/>
        </w:rPr>
        <w:t>534</w:t>
      </w:r>
      <w:r w:rsidR="00C80DB3" w:rsidRPr="00C80DB3">
        <w:rPr>
          <w:rFonts w:ascii="Times New Roman" w:hAnsi="Times New Roman" w:cs="Times New Roman"/>
          <w:noProof/>
          <w:sz w:val="24"/>
          <w:szCs w:val="24"/>
        </w:rPr>
        <w:t>, 38–51.</w:t>
      </w:r>
    </w:p>
    <w:p w14:paraId="318C1FB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Antrim, A., &amp; Barbeau, S. J. (2013). The many uses of GTFS data–opening the door to transit and multimodal applications. </w:t>
      </w:r>
      <w:r w:rsidRPr="00C80DB3">
        <w:rPr>
          <w:rFonts w:ascii="Times New Roman" w:hAnsi="Times New Roman" w:cs="Times New Roman"/>
          <w:i/>
          <w:iCs/>
          <w:noProof/>
          <w:sz w:val="24"/>
          <w:szCs w:val="24"/>
        </w:rPr>
        <w:t>Location-Aware Information Systems Laboratory at the University of South Florida</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4</w:t>
      </w:r>
      <w:r w:rsidRPr="00C80DB3">
        <w:rPr>
          <w:rFonts w:ascii="Times New Roman" w:hAnsi="Times New Roman" w:cs="Times New Roman"/>
          <w:noProof/>
          <w:sz w:val="24"/>
          <w:szCs w:val="24"/>
        </w:rPr>
        <w:t>.</w:t>
      </w:r>
    </w:p>
    <w:p w14:paraId="67AAA2B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Ayed, A. Ben, Halima, M. Ben, &amp; Alimi, A. M. (2015). Big data analytics for logistics and transportation. In </w:t>
      </w:r>
      <w:r w:rsidRPr="00C80DB3">
        <w:rPr>
          <w:rFonts w:ascii="Times New Roman" w:hAnsi="Times New Roman" w:cs="Times New Roman"/>
          <w:i/>
          <w:iCs/>
          <w:noProof/>
          <w:sz w:val="24"/>
          <w:szCs w:val="24"/>
        </w:rPr>
        <w:t>2015 4th International Conference on Advanced Logistics and Transport (ICALT)</w:t>
      </w:r>
      <w:r w:rsidRPr="00C80DB3">
        <w:rPr>
          <w:rFonts w:ascii="Times New Roman" w:hAnsi="Times New Roman" w:cs="Times New Roman"/>
          <w:noProof/>
          <w:sz w:val="24"/>
          <w:szCs w:val="24"/>
        </w:rPr>
        <w:t xml:space="preserve"> (pp. 311–316). IEEE.</w:t>
      </w:r>
    </w:p>
    <w:p w14:paraId="18327AB7"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C80DB3">
        <w:rPr>
          <w:rFonts w:ascii="Times New Roman" w:hAnsi="Times New Roman" w:cs="Times New Roman"/>
          <w:i/>
          <w:iCs/>
          <w:noProof/>
          <w:sz w:val="24"/>
          <w:szCs w:val="24"/>
        </w:rPr>
        <w:t>Proceedings of the First ACM SIGSPATIAL Workshop on Sensor Web Enablement</w:t>
      </w:r>
      <w:r w:rsidRPr="00C80DB3">
        <w:rPr>
          <w:rFonts w:ascii="Times New Roman" w:hAnsi="Times New Roman" w:cs="Times New Roman"/>
          <w:noProof/>
          <w:sz w:val="24"/>
          <w:szCs w:val="24"/>
        </w:rPr>
        <w:t xml:space="preserve"> (pp. 17–23). ACM.</w:t>
      </w:r>
    </w:p>
    <w:p w14:paraId="639A8596"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Bamford, C. G., Carrick, R. J., &amp; MacDonald, R. (1984). Public transport surveys: A new effective technique of data collection. </w:t>
      </w:r>
      <w:r w:rsidRPr="00C80DB3">
        <w:rPr>
          <w:rFonts w:ascii="Times New Roman" w:hAnsi="Times New Roman" w:cs="Times New Roman"/>
          <w:i/>
          <w:iCs/>
          <w:noProof/>
          <w:sz w:val="24"/>
          <w:szCs w:val="24"/>
        </w:rPr>
        <w:t>Traffic Engineering &amp; Control</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25</w:t>
      </w:r>
      <w:r w:rsidRPr="00C80DB3">
        <w:rPr>
          <w:rFonts w:ascii="Times New Roman" w:hAnsi="Times New Roman" w:cs="Times New Roman"/>
          <w:noProof/>
          <w:sz w:val="24"/>
          <w:szCs w:val="24"/>
        </w:rPr>
        <w:t xml:space="preserve">(HS-037 </w:t>
      </w:r>
      <w:r w:rsidRPr="00C80DB3">
        <w:rPr>
          <w:rFonts w:ascii="Times New Roman" w:hAnsi="Times New Roman" w:cs="Times New Roman"/>
          <w:noProof/>
          <w:sz w:val="24"/>
          <w:szCs w:val="24"/>
        </w:rPr>
        <w:lastRenderedPageBreak/>
        <w:t>547).</w:t>
      </w:r>
    </w:p>
    <w:p w14:paraId="3A03B3CB"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C80DB3">
        <w:rPr>
          <w:rFonts w:ascii="Times New Roman" w:hAnsi="Times New Roman" w:cs="Times New Roman"/>
          <w:i/>
          <w:iCs/>
          <w:noProof/>
          <w:sz w:val="24"/>
          <w:szCs w:val="24"/>
        </w:rPr>
        <w:t>Transport Policy</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8</w:t>
      </w:r>
      <w:r w:rsidRPr="00C80DB3">
        <w:rPr>
          <w:rFonts w:ascii="Times New Roman" w:hAnsi="Times New Roman" w:cs="Times New Roman"/>
          <w:noProof/>
          <w:sz w:val="24"/>
          <w:szCs w:val="24"/>
        </w:rPr>
        <w:t>(5), 676–684.</w:t>
      </w:r>
    </w:p>
    <w:p w14:paraId="3B154697"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Ceder, A. (2007). </w:t>
      </w:r>
      <w:r w:rsidRPr="00C80DB3">
        <w:rPr>
          <w:rFonts w:ascii="Times New Roman" w:hAnsi="Times New Roman" w:cs="Times New Roman"/>
          <w:i/>
          <w:iCs/>
          <w:noProof/>
          <w:sz w:val="24"/>
          <w:szCs w:val="24"/>
        </w:rPr>
        <w:t>Public transit planning and operation: Modeling, practice and behavior</w:t>
      </w:r>
      <w:r w:rsidRPr="00C80DB3">
        <w:rPr>
          <w:rFonts w:ascii="Times New Roman" w:hAnsi="Times New Roman" w:cs="Times New Roman"/>
          <w:noProof/>
          <w:sz w:val="24"/>
          <w:szCs w:val="24"/>
        </w:rPr>
        <w:t>. CRC press.</w:t>
      </w:r>
    </w:p>
    <w:p w14:paraId="3A41F28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Ceder, A., Golany, B., &amp; Tal, O. (2001). Creating bus timetables with maximal synchronization. </w:t>
      </w:r>
      <w:r w:rsidRPr="00C80DB3">
        <w:rPr>
          <w:rFonts w:ascii="Times New Roman" w:hAnsi="Times New Roman" w:cs="Times New Roman"/>
          <w:i/>
          <w:iCs/>
          <w:noProof/>
          <w:sz w:val="24"/>
          <w:szCs w:val="24"/>
        </w:rPr>
        <w:t>Transportation Research Part A: Policy and Practice</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35</w:t>
      </w:r>
      <w:r w:rsidRPr="00C80DB3">
        <w:rPr>
          <w:rFonts w:ascii="Times New Roman" w:hAnsi="Times New Roman" w:cs="Times New Roman"/>
          <w:noProof/>
          <w:sz w:val="24"/>
          <w:szCs w:val="24"/>
        </w:rPr>
        <w:t>(10), 913–928.</w:t>
      </w:r>
    </w:p>
    <w:p w14:paraId="0F015566"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Chen, M., Mao, S., &amp; Liu, Y. (2014). Big data: A survey. </w:t>
      </w:r>
      <w:r w:rsidRPr="00C80DB3">
        <w:rPr>
          <w:rFonts w:ascii="Times New Roman" w:hAnsi="Times New Roman" w:cs="Times New Roman"/>
          <w:i/>
          <w:iCs/>
          <w:noProof/>
          <w:sz w:val="24"/>
          <w:szCs w:val="24"/>
        </w:rPr>
        <w:t>Mobile Networks and Application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9</w:t>
      </w:r>
      <w:r w:rsidRPr="00C80DB3">
        <w:rPr>
          <w:rFonts w:ascii="Times New Roman" w:hAnsi="Times New Roman" w:cs="Times New Roman"/>
          <w:noProof/>
          <w:sz w:val="24"/>
          <w:szCs w:val="24"/>
        </w:rPr>
        <w:t>(2), 171–209.</w:t>
      </w:r>
    </w:p>
    <w:p w14:paraId="4135DA4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C80DB3">
        <w:rPr>
          <w:rFonts w:ascii="Times New Roman" w:hAnsi="Times New Roman" w:cs="Times New Roman"/>
          <w:i/>
          <w:iCs/>
          <w:noProof/>
          <w:sz w:val="24"/>
          <w:szCs w:val="24"/>
        </w:rPr>
        <w:t>Transportation Research Part C: Emerging Technologie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7</w:t>
      </w:r>
      <w:r w:rsidRPr="00C80DB3">
        <w:rPr>
          <w:rFonts w:ascii="Times New Roman" w:hAnsi="Times New Roman" w:cs="Times New Roman"/>
          <w:noProof/>
          <w:sz w:val="24"/>
          <w:szCs w:val="24"/>
        </w:rPr>
        <w:t>(4), 187–208.</w:t>
      </w:r>
    </w:p>
    <w:p w14:paraId="4A04E1A4"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8511B5B"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C80DB3">
        <w:rPr>
          <w:rFonts w:ascii="Times New Roman" w:hAnsi="Times New Roman" w:cs="Times New Roman"/>
          <w:i/>
          <w:iCs/>
          <w:noProof/>
          <w:sz w:val="24"/>
          <w:szCs w:val="24"/>
        </w:rPr>
        <w:t>Transportation Research Record: Journal of the Transportation Research Board</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872</w:t>
      </w:r>
      <w:r w:rsidRPr="00C80DB3">
        <w:rPr>
          <w:rFonts w:ascii="Times New Roman" w:hAnsi="Times New Roman" w:cs="Times New Roman"/>
          <w:noProof/>
          <w:sz w:val="24"/>
          <w:szCs w:val="24"/>
        </w:rPr>
        <w:t>(1872), 10–18. https://doi.org/10.3141/1872-02</w:t>
      </w:r>
    </w:p>
    <w:p w14:paraId="1A93568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C80DB3">
        <w:rPr>
          <w:rFonts w:ascii="Times New Roman" w:hAnsi="Times New Roman" w:cs="Times New Roman"/>
          <w:i/>
          <w:iCs/>
          <w:noProof/>
          <w:sz w:val="24"/>
          <w:szCs w:val="24"/>
        </w:rPr>
        <w:t>Transportation Research Part A: Policy and Practice</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45</w:t>
      </w:r>
      <w:r w:rsidRPr="00C80DB3">
        <w:rPr>
          <w:rFonts w:ascii="Times New Roman" w:hAnsi="Times New Roman" w:cs="Times New Roman"/>
          <w:noProof/>
          <w:sz w:val="24"/>
          <w:szCs w:val="24"/>
        </w:rPr>
        <w:t>(2), 91–104. https://doi.org/10.1016/j.tra.2010.11.002</w:t>
      </w:r>
    </w:p>
    <w:p w14:paraId="216BB5DD"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Hadas, Y., &amp; Ranjitkar, P. (2012). Modeling public-transit connectivity with spatial quality-of-transfer measurements. </w:t>
      </w:r>
      <w:r w:rsidRPr="00C80DB3">
        <w:rPr>
          <w:rFonts w:ascii="Times New Roman" w:hAnsi="Times New Roman" w:cs="Times New Roman"/>
          <w:i/>
          <w:iCs/>
          <w:noProof/>
          <w:sz w:val="24"/>
          <w:szCs w:val="24"/>
        </w:rPr>
        <w:t>Journal of Transport Geography</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22</w:t>
      </w:r>
      <w:r w:rsidRPr="00C80DB3">
        <w:rPr>
          <w:rFonts w:ascii="Times New Roman" w:hAnsi="Times New Roman" w:cs="Times New Roman"/>
          <w:noProof/>
          <w:sz w:val="24"/>
          <w:szCs w:val="24"/>
        </w:rPr>
        <w:t>, 137–147.</w:t>
      </w:r>
    </w:p>
    <w:p w14:paraId="3C2CAEE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Han, A. F. (1987). Assessment of Transfer Penalty to Bus Riders in Taipei: A Disaggregate Demand Modeling Approach. </w:t>
      </w:r>
      <w:r w:rsidRPr="00C80DB3">
        <w:rPr>
          <w:rFonts w:ascii="Times New Roman" w:hAnsi="Times New Roman" w:cs="Times New Roman"/>
          <w:i/>
          <w:iCs/>
          <w:noProof/>
          <w:sz w:val="24"/>
          <w:szCs w:val="24"/>
        </w:rPr>
        <w:t>Transportation Research Record</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139</w:t>
      </w:r>
      <w:r w:rsidRPr="00C80DB3">
        <w:rPr>
          <w:rFonts w:ascii="Times New Roman" w:hAnsi="Times New Roman" w:cs="Times New Roman"/>
          <w:noProof/>
          <w:sz w:val="24"/>
          <w:szCs w:val="24"/>
        </w:rPr>
        <w:t>(Table 1), 8–14.</w:t>
      </w:r>
    </w:p>
    <w:p w14:paraId="193FE3E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Hilbert, M. (2016). Big data for development: A review of promises and challenges. </w:t>
      </w:r>
      <w:r w:rsidRPr="00C80DB3">
        <w:rPr>
          <w:rFonts w:ascii="Times New Roman" w:hAnsi="Times New Roman" w:cs="Times New Roman"/>
          <w:i/>
          <w:iCs/>
          <w:noProof/>
          <w:sz w:val="24"/>
          <w:szCs w:val="24"/>
        </w:rPr>
        <w:t>Development Policy Review</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34</w:t>
      </w:r>
      <w:r w:rsidRPr="00C80DB3">
        <w:rPr>
          <w:rFonts w:ascii="Times New Roman" w:hAnsi="Times New Roman" w:cs="Times New Roman"/>
          <w:noProof/>
          <w:sz w:val="24"/>
          <w:szCs w:val="24"/>
        </w:rPr>
        <w:t>(1), 135–174.</w:t>
      </w:r>
    </w:p>
    <w:p w14:paraId="431645DE"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Hunt, J. (1990). </w:t>
      </w:r>
      <w:r w:rsidRPr="00C80DB3">
        <w:rPr>
          <w:rFonts w:ascii="Times New Roman" w:hAnsi="Times New Roman" w:cs="Times New Roman"/>
          <w:i/>
          <w:iCs/>
          <w:noProof/>
          <w:sz w:val="24"/>
          <w:szCs w:val="24"/>
        </w:rPr>
        <w:t>A logit model of public transport route choice</w:t>
      </w:r>
      <w:r w:rsidRPr="00C80DB3">
        <w:rPr>
          <w:rFonts w:ascii="Times New Roman" w:hAnsi="Times New Roman" w:cs="Times New Roman"/>
          <w:noProof/>
          <w:sz w:val="24"/>
          <w:szCs w:val="24"/>
        </w:rPr>
        <w:t xml:space="preserve"> (Vol. 60).</w:t>
      </w:r>
    </w:p>
    <w:p w14:paraId="48833DA6"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Ibarra-Rojas, O. J., &amp; Rios-Solis, Y. A. (2012). Synchronization of bus timetabling. </w:t>
      </w:r>
      <w:r w:rsidRPr="00C80DB3">
        <w:rPr>
          <w:rFonts w:ascii="Times New Roman" w:hAnsi="Times New Roman" w:cs="Times New Roman"/>
          <w:i/>
          <w:iCs/>
          <w:noProof/>
          <w:sz w:val="24"/>
          <w:szCs w:val="24"/>
        </w:rPr>
        <w:t>Transportation Research Part B: Methodological</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46</w:t>
      </w:r>
      <w:r w:rsidRPr="00C80DB3">
        <w:rPr>
          <w:rFonts w:ascii="Times New Roman" w:hAnsi="Times New Roman" w:cs="Times New Roman"/>
          <w:noProof/>
          <w:sz w:val="24"/>
          <w:szCs w:val="24"/>
        </w:rPr>
        <w:t>(5), 599–614.</w:t>
      </w:r>
    </w:p>
    <w:p w14:paraId="6DE0E7A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C80DB3">
        <w:rPr>
          <w:rFonts w:ascii="Times New Roman" w:hAnsi="Times New Roman" w:cs="Times New Roman"/>
          <w:i/>
          <w:iCs/>
          <w:noProof/>
          <w:sz w:val="24"/>
          <w:szCs w:val="24"/>
        </w:rPr>
        <w:t>Transport Review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29</w:t>
      </w:r>
      <w:r w:rsidRPr="00C80DB3">
        <w:rPr>
          <w:rFonts w:ascii="Times New Roman" w:hAnsi="Times New Roman" w:cs="Times New Roman"/>
          <w:noProof/>
          <w:sz w:val="24"/>
          <w:szCs w:val="24"/>
        </w:rPr>
        <w:t>(6), 777–800.</w:t>
      </w:r>
    </w:p>
    <w:p w14:paraId="68234C5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Jang, W. (2010). Travel time and transfer analysis using transit smart card data. </w:t>
      </w:r>
      <w:r w:rsidRPr="00C80DB3">
        <w:rPr>
          <w:rFonts w:ascii="Times New Roman" w:hAnsi="Times New Roman" w:cs="Times New Roman"/>
          <w:i/>
          <w:iCs/>
          <w:noProof/>
          <w:sz w:val="24"/>
          <w:szCs w:val="24"/>
        </w:rPr>
        <w:lastRenderedPageBreak/>
        <w:t>Transportation Research Record: Journal of the Transportation Research Board</w:t>
      </w:r>
      <w:r w:rsidRPr="00C80DB3">
        <w:rPr>
          <w:rFonts w:ascii="Times New Roman" w:hAnsi="Times New Roman" w:cs="Times New Roman"/>
          <w:noProof/>
          <w:sz w:val="24"/>
          <w:szCs w:val="24"/>
        </w:rPr>
        <w:t>, (2144), 142–149.</w:t>
      </w:r>
    </w:p>
    <w:p w14:paraId="2D350784"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Knoppers, P., &amp; Muller, T. (1995). Optimized transfer opportunities in public transport. </w:t>
      </w:r>
      <w:r w:rsidRPr="00C80DB3">
        <w:rPr>
          <w:rFonts w:ascii="Times New Roman" w:hAnsi="Times New Roman" w:cs="Times New Roman"/>
          <w:i/>
          <w:iCs/>
          <w:noProof/>
          <w:sz w:val="24"/>
          <w:szCs w:val="24"/>
        </w:rPr>
        <w:t>Transportation Science</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29</w:t>
      </w:r>
      <w:r w:rsidRPr="00C80DB3">
        <w:rPr>
          <w:rFonts w:ascii="Times New Roman" w:hAnsi="Times New Roman" w:cs="Times New Roman"/>
          <w:noProof/>
          <w:sz w:val="24"/>
          <w:szCs w:val="24"/>
        </w:rPr>
        <w:t>(1), 101–105.</w:t>
      </w:r>
    </w:p>
    <w:p w14:paraId="666E1F3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C80DB3">
        <w:rPr>
          <w:rFonts w:ascii="Times New Roman" w:hAnsi="Times New Roman" w:cs="Times New Roman"/>
          <w:i/>
          <w:iCs/>
          <w:noProof/>
          <w:sz w:val="24"/>
          <w:szCs w:val="24"/>
        </w:rPr>
        <w:t>Computers, Environment and Urban System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67</w:t>
      </w:r>
      <w:r w:rsidRPr="00C80DB3">
        <w:rPr>
          <w:rFonts w:ascii="Times New Roman" w:hAnsi="Times New Roman" w:cs="Times New Roman"/>
          <w:noProof/>
          <w:sz w:val="24"/>
          <w:szCs w:val="24"/>
        </w:rPr>
        <w:t>, 41–54.</w:t>
      </w:r>
    </w:p>
    <w:p w14:paraId="29B0F0D4"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C80DB3">
        <w:rPr>
          <w:rFonts w:ascii="Times New Roman" w:hAnsi="Times New Roman" w:cs="Times New Roman"/>
          <w:i/>
          <w:iCs/>
          <w:noProof/>
          <w:sz w:val="24"/>
          <w:szCs w:val="24"/>
        </w:rPr>
        <w:t>Applied Geography</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93</w:t>
      </w:r>
      <w:r w:rsidRPr="00C80DB3">
        <w:rPr>
          <w:rFonts w:ascii="Times New Roman" w:hAnsi="Times New Roman" w:cs="Times New Roman"/>
          <w:noProof/>
          <w:sz w:val="24"/>
          <w:szCs w:val="24"/>
        </w:rPr>
        <w:t>, 47–63.</w:t>
      </w:r>
    </w:p>
    <w:p w14:paraId="0413B90E"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Li, J.-Q., Song, M., Li, M., &amp; Zhang, W.-B. (2009). Planning for bus rapid transit in single dedicated bus lane. </w:t>
      </w:r>
      <w:r w:rsidRPr="00C80DB3">
        <w:rPr>
          <w:rFonts w:ascii="Times New Roman" w:hAnsi="Times New Roman" w:cs="Times New Roman"/>
          <w:i/>
          <w:iCs/>
          <w:noProof/>
          <w:sz w:val="24"/>
          <w:szCs w:val="24"/>
        </w:rPr>
        <w:t>Transportation Research Record: Journal of the Transportation Research Board</w:t>
      </w:r>
      <w:r w:rsidRPr="00C80DB3">
        <w:rPr>
          <w:rFonts w:ascii="Times New Roman" w:hAnsi="Times New Roman" w:cs="Times New Roman"/>
          <w:noProof/>
          <w:sz w:val="24"/>
          <w:szCs w:val="24"/>
        </w:rPr>
        <w:t>, (2111), 76–82.</w:t>
      </w:r>
    </w:p>
    <w:p w14:paraId="03AEFEDE"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Liu, R., Pendyala, R., &amp; Polzin, S. (1997). Assessment of intermodal transfer penalties using stated preference data. </w:t>
      </w:r>
      <w:r w:rsidRPr="00C80DB3">
        <w:rPr>
          <w:rFonts w:ascii="Times New Roman" w:hAnsi="Times New Roman" w:cs="Times New Roman"/>
          <w:i/>
          <w:iCs/>
          <w:noProof/>
          <w:sz w:val="24"/>
          <w:szCs w:val="24"/>
        </w:rPr>
        <w:t>Transportation Research Record: Journal of the Transportation Research Board</w:t>
      </w:r>
      <w:r w:rsidRPr="00C80DB3">
        <w:rPr>
          <w:rFonts w:ascii="Times New Roman" w:hAnsi="Times New Roman" w:cs="Times New Roman"/>
          <w:noProof/>
          <w:sz w:val="24"/>
          <w:szCs w:val="24"/>
        </w:rPr>
        <w:t>, (1607), 74–80.</w:t>
      </w:r>
    </w:p>
    <w:p w14:paraId="6B7447A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C80DB3">
        <w:rPr>
          <w:rFonts w:ascii="Times New Roman" w:hAnsi="Times New Roman" w:cs="Times New Roman"/>
          <w:i/>
          <w:iCs/>
          <w:noProof/>
          <w:sz w:val="24"/>
          <w:szCs w:val="24"/>
        </w:rPr>
        <w:t>Transportation Research Record: Journal of the Transportation Research Board</w:t>
      </w:r>
      <w:r w:rsidRPr="00C80DB3">
        <w:rPr>
          <w:rFonts w:ascii="Times New Roman" w:hAnsi="Times New Roman" w:cs="Times New Roman"/>
          <w:noProof/>
          <w:sz w:val="24"/>
          <w:szCs w:val="24"/>
        </w:rPr>
        <w:t>, (2533), 78–90.</w:t>
      </w:r>
    </w:p>
    <w:p w14:paraId="66ED32D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Miller, H. J., &amp; Goodchild, M. F. (2015). Data-driven geography. </w:t>
      </w:r>
      <w:r w:rsidRPr="00C80DB3">
        <w:rPr>
          <w:rFonts w:ascii="Times New Roman" w:hAnsi="Times New Roman" w:cs="Times New Roman"/>
          <w:i/>
          <w:iCs/>
          <w:noProof/>
          <w:sz w:val="24"/>
          <w:szCs w:val="24"/>
        </w:rPr>
        <w:t>GeoJournal</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80</w:t>
      </w:r>
      <w:r w:rsidRPr="00C80DB3">
        <w:rPr>
          <w:rFonts w:ascii="Times New Roman" w:hAnsi="Times New Roman" w:cs="Times New Roman"/>
          <w:noProof/>
          <w:sz w:val="24"/>
          <w:szCs w:val="24"/>
        </w:rPr>
        <w:t>(4), 449–461.</w:t>
      </w:r>
    </w:p>
    <w:p w14:paraId="34C57C30"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esheli, M. M., &amp; Ceder, A. A. (2014). Optimal combinations of selected tactics for public-transport transfer synchronization. </w:t>
      </w:r>
      <w:r w:rsidRPr="00C80DB3">
        <w:rPr>
          <w:rFonts w:ascii="Times New Roman" w:hAnsi="Times New Roman" w:cs="Times New Roman"/>
          <w:i/>
          <w:iCs/>
          <w:noProof/>
          <w:sz w:val="24"/>
          <w:szCs w:val="24"/>
        </w:rPr>
        <w:t>Transportation Research Part C: Emerging Technologie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48</w:t>
      </w:r>
      <w:r w:rsidRPr="00C80DB3">
        <w:rPr>
          <w:rFonts w:ascii="Times New Roman" w:hAnsi="Times New Roman" w:cs="Times New Roman"/>
          <w:noProof/>
          <w:sz w:val="24"/>
          <w:szCs w:val="24"/>
        </w:rPr>
        <w:t>, 491–504.</w:t>
      </w:r>
    </w:p>
    <w:p w14:paraId="173A1BD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esheli, M. M., &amp; Ceder, A. A. (2015). Improved reliability of public transportation using real-time transfer synchronization. </w:t>
      </w:r>
      <w:r w:rsidRPr="00C80DB3">
        <w:rPr>
          <w:rFonts w:ascii="Times New Roman" w:hAnsi="Times New Roman" w:cs="Times New Roman"/>
          <w:i/>
          <w:iCs/>
          <w:noProof/>
          <w:sz w:val="24"/>
          <w:szCs w:val="24"/>
        </w:rPr>
        <w:t>Transportation Research Part C: Emerging Technologie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60</w:t>
      </w:r>
      <w:r w:rsidRPr="00C80DB3">
        <w:rPr>
          <w:rFonts w:ascii="Times New Roman" w:hAnsi="Times New Roman" w:cs="Times New Roman"/>
          <w:noProof/>
          <w:sz w:val="24"/>
          <w:szCs w:val="24"/>
        </w:rPr>
        <w:t>, 525–539.</w:t>
      </w:r>
    </w:p>
    <w:p w14:paraId="2B4B2894"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esheli, M. M., Ceder, A. A., &amp; Liu, T. (2015). A robust, tactic-based, real-time framework for public-transport transfer synchronization. </w:t>
      </w:r>
      <w:r w:rsidRPr="00C80DB3">
        <w:rPr>
          <w:rFonts w:ascii="Times New Roman" w:hAnsi="Times New Roman" w:cs="Times New Roman"/>
          <w:i/>
          <w:iCs/>
          <w:noProof/>
          <w:sz w:val="24"/>
          <w:szCs w:val="24"/>
        </w:rPr>
        <w:t>Transportation Research Procedia</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9</w:t>
      </w:r>
      <w:r w:rsidRPr="00C80DB3">
        <w:rPr>
          <w:rFonts w:ascii="Times New Roman" w:hAnsi="Times New Roman" w:cs="Times New Roman"/>
          <w:noProof/>
          <w:sz w:val="24"/>
          <w:szCs w:val="24"/>
        </w:rPr>
        <w:t>, 246–268.</w:t>
      </w:r>
    </w:p>
    <w:p w14:paraId="7D6079F2"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C80DB3">
        <w:rPr>
          <w:rFonts w:ascii="Times New Roman" w:hAnsi="Times New Roman" w:cs="Times New Roman"/>
          <w:i/>
          <w:iCs/>
          <w:noProof/>
          <w:sz w:val="24"/>
          <w:szCs w:val="24"/>
        </w:rPr>
        <w:t>IEEE Transactions on Intelligent Transportation System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7</w:t>
      </w:r>
      <w:r w:rsidRPr="00C80DB3">
        <w:rPr>
          <w:rFonts w:ascii="Times New Roman" w:hAnsi="Times New Roman" w:cs="Times New Roman"/>
          <w:noProof/>
          <w:sz w:val="24"/>
          <w:szCs w:val="24"/>
        </w:rPr>
        <w:t>(11), 3220–3229.</w:t>
      </w:r>
    </w:p>
    <w:p w14:paraId="7933445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esheli, M. M., Cedera, A. A., &amp; Hassold, S. (2014). </w:t>
      </w:r>
      <w:r w:rsidRPr="00C80DB3">
        <w:rPr>
          <w:rFonts w:ascii="Times New Roman" w:hAnsi="Times New Roman" w:cs="Times New Roman"/>
          <w:i/>
          <w:iCs/>
          <w:noProof/>
          <w:sz w:val="24"/>
          <w:szCs w:val="24"/>
        </w:rPr>
        <w:t>Optimal holding and skip-stop/segment tactics for public-transport transfer synchronization</w:t>
      </w:r>
      <w:r w:rsidRPr="00C80DB3">
        <w:rPr>
          <w:rFonts w:ascii="Times New Roman" w:hAnsi="Times New Roman" w:cs="Times New Roman"/>
          <w:noProof/>
          <w:sz w:val="24"/>
          <w:szCs w:val="24"/>
        </w:rPr>
        <w:t>.</w:t>
      </w:r>
    </w:p>
    <w:p w14:paraId="3ED2323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C80DB3">
        <w:rPr>
          <w:rFonts w:ascii="Times New Roman" w:hAnsi="Times New Roman" w:cs="Times New Roman"/>
          <w:i/>
          <w:iCs/>
          <w:noProof/>
          <w:sz w:val="24"/>
          <w:szCs w:val="24"/>
        </w:rPr>
        <w:t>Transportation Research Procedia</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6</w:t>
      </w:r>
      <w:r w:rsidRPr="00C80DB3">
        <w:rPr>
          <w:rFonts w:ascii="Times New Roman" w:hAnsi="Times New Roman" w:cs="Times New Roman"/>
          <w:noProof/>
          <w:sz w:val="24"/>
          <w:szCs w:val="24"/>
        </w:rPr>
        <w:t>, 391–401.</w:t>
      </w:r>
    </w:p>
    <w:p w14:paraId="20DE76F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lastRenderedPageBreak/>
        <w:t xml:space="preserve">Planning, C. T., &amp; Transportation, U. S. D. of. (1997). </w:t>
      </w:r>
      <w:r w:rsidRPr="00C80DB3">
        <w:rPr>
          <w:rFonts w:ascii="Times New Roman" w:hAnsi="Times New Roman" w:cs="Times New Roman"/>
          <w:i/>
          <w:iCs/>
          <w:noProof/>
          <w:sz w:val="24"/>
          <w:szCs w:val="24"/>
        </w:rPr>
        <w:t>Transfer penalties in urban mode choice modeling</w:t>
      </w:r>
      <w:r w:rsidRPr="00C80DB3">
        <w:rPr>
          <w:rFonts w:ascii="Times New Roman" w:hAnsi="Times New Roman" w:cs="Times New Roman"/>
          <w:noProof/>
          <w:sz w:val="24"/>
          <w:szCs w:val="24"/>
        </w:rPr>
        <w:t>. US Dept. of Transportation.</w:t>
      </w:r>
    </w:p>
    <w:p w14:paraId="1187115E"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Sun, L., Rong, J., Ren, F., &amp; Yao, L. (2007). Evaluation of passenger transfer efficiency of an urban public transportation terminal. In </w:t>
      </w:r>
      <w:r w:rsidRPr="00C80DB3">
        <w:rPr>
          <w:rFonts w:ascii="Times New Roman" w:hAnsi="Times New Roman" w:cs="Times New Roman"/>
          <w:i/>
          <w:iCs/>
          <w:noProof/>
          <w:sz w:val="24"/>
          <w:szCs w:val="24"/>
        </w:rPr>
        <w:t>IEEE Conference on Intelligent Transportation Systems, Proceedings, ITSC</w:t>
      </w:r>
      <w:r w:rsidRPr="00C80DB3">
        <w:rPr>
          <w:rFonts w:ascii="Times New Roman" w:hAnsi="Times New Roman" w:cs="Times New Roman"/>
          <w:noProof/>
          <w:sz w:val="24"/>
          <w:szCs w:val="24"/>
        </w:rPr>
        <w:t xml:space="preserve"> (pp. 436–441). IEEE. https://doi.org/10.1109/ITSC.2007.4357762</w:t>
      </w:r>
    </w:p>
    <w:p w14:paraId="05B1EDA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C80DB3">
        <w:rPr>
          <w:rFonts w:ascii="Times New Roman" w:hAnsi="Times New Roman" w:cs="Times New Roman"/>
          <w:i/>
          <w:iCs/>
          <w:noProof/>
          <w:sz w:val="24"/>
          <w:szCs w:val="24"/>
        </w:rPr>
        <w:t>Journal of Urban Planning and Development</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36</w:t>
      </w:r>
      <w:r w:rsidRPr="00C80DB3">
        <w:rPr>
          <w:rFonts w:ascii="Times New Roman" w:hAnsi="Times New Roman" w:cs="Times New Roman"/>
          <w:noProof/>
          <w:sz w:val="24"/>
          <w:szCs w:val="24"/>
        </w:rPr>
        <w:t>(4), 314–319. https://doi.org/10.1061/(ASCE)UP.1943-5444.0000028</w:t>
      </w:r>
    </w:p>
    <w:p w14:paraId="15F63952"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Walker, J. (2012). </w:t>
      </w:r>
      <w:r w:rsidRPr="00C80DB3">
        <w:rPr>
          <w:rFonts w:ascii="Times New Roman" w:hAnsi="Times New Roman" w:cs="Times New Roman"/>
          <w:i/>
          <w:iCs/>
          <w:noProof/>
          <w:sz w:val="24"/>
          <w:szCs w:val="24"/>
        </w:rPr>
        <w:t>Human transit: How clearer thinking about public transit can enrich our communities and our lives</w:t>
      </w:r>
      <w:r w:rsidRPr="00C80DB3">
        <w:rPr>
          <w:rFonts w:ascii="Times New Roman" w:hAnsi="Times New Roman" w:cs="Times New Roman"/>
          <w:noProof/>
          <w:sz w:val="24"/>
          <w:szCs w:val="24"/>
        </w:rPr>
        <w:t>. Island Press.</w:t>
      </w:r>
    </w:p>
    <w:p w14:paraId="2201AD9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Wardman, M. (1998). A review of British evidence on the valuations of time and service quality.</w:t>
      </w:r>
    </w:p>
    <w:p w14:paraId="356E7465"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rPr>
      </w:pPr>
      <w:r w:rsidRPr="00C80DB3">
        <w:rPr>
          <w:rFonts w:ascii="Times New Roman" w:hAnsi="Times New Roman" w:cs="Times New Roman"/>
          <w:noProof/>
          <w:sz w:val="24"/>
          <w:szCs w:val="24"/>
        </w:rPr>
        <w:t xml:space="preserve">Wardman, M., Hine, J., &amp; Stradling, S. (2001). Interchange and Travel Choice Volume 2. </w:t>
      </w:r>
      <w:r w:rsidRPr="00C80DB3">
        <w:rPr>
          <w:rFonts w:ascii="Times New Roman" w:hAnsi="Times New Roman" w:cs="Times New Roman"/>
          <w:i/>
          <w:iCs/>
          <w:noProof/>
          <w:sz w:val="24"/>
          <w:szCs w:val="24"/>
        </w:rPr>
        <w:t>Scottish Executive Central Research Unit</w:t>
      </w:r>
      <w:r w:rsidRPr="00C80DB3">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19-09-16T17:09:00Z" w:initials="LL">
    <w:p w14:paraId="5786864B" w14:textId="77777777" w:rsidR="001A19D6" w:rsidRDefault="00544F9C"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1A19D6" w:rsidRDefault="001A19D6" w:rsidP="001A19D6">
      <w:pPr>
        <w:pStyle w:val="CommentText"/>
      </w:pPr>
    </w:p>
    <w:p w14:paraId="653D4748" w14:textId="77777777" w:rsidR="001A19D6" w:rsidRDefault="00544F9C" w:rsidP="001A19D6">
      <w:pPr>
        <w:pStyle w:val="CommentText"/>
      </w:pPr>
      <w:r>
        <w:t>Most sources I looked up on the internet says that for APA the literature review should be in past tense</w:t>
      </w:r>
      <w:r w:rsidR="001A19D6">
        <w:t xml:space="preserve"> (one article says that APA is an exception (to use past tense) among the other formats to use present tense for literature review)</w:t>
      </w:r>
      <w:r>
        <w:t xml:space="preserve">, </w:t>
      </w:r>
    </w:p>
    <w:p w14:paraId="296BD3D6" w14:textId="77777777" w:rsidR="001A19D6" w:rsidRDefault="001A19D6" w:rsidP="001A19D6">
      <w:pPr>
        <w:pStyle w:val="CommentText"/>
      </w:pPr>
    </w:p>
    <w:p w14:paraId="005376B5" w14:textId="595E0AE8" w:rsidR="001A19D6" w:rsidRDefault="001A19D6" w:rsidP="001A19D6">
      <w:pPr>
        <w:pStyle w:val="CommentText"/>
      </w:pPr>
      <w:r>
        <w:t>H</w:t>
      </w:r>
      <w:r w:rsidR="00544F9C">
        <w:t xml:space="preserve">owever, I clearly remembered that you pointed out in the RTI paper that we should use present tense since the finding is still effective till we are referring to that now. </w:t>
      </w:r>
      <w:r>
        <w:t>I quote, “</w:t>
      </w:r>
      <w:r w:rsidRPr="001A19D6">
        <w:rPr>
          <w:i/>
          <w:u w:val="single"/>
        </w:rPr>
        <w:t>you are referring to a research paper that still exists; therefore, you use present not past tense</w:t>
      </w:r>
      <w:r w:rsidRPr="001A19D6">
        <w:rPr>
          <w:u w:val="single"/>
        </w:rPr>
        <w:t>.</w:t>
      </w:r>
      <w:r>
        <w:t>”. The commented sentence is “</w:t>
      </w:r>
      <w:r w:rsidRPr="001A19D6">
        <w:rPr>
          <w:u w:val="single"/>
        </w:rPr>
        <w:t xml:space="preserve">Brakewood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1A19D6" w:rsidRDefault="001A19D6" w:rsidP="001A19D6">
      <w:pPr>
        <w:pStyle w:val="CommentText"/>
      </w:pPr>
    </w:p>
    <w:p w14:paraId="79699326" w14:textId="4B1B4E0A" w:rsidR="00544F9C" w:rsidRDefault="001A19D6" w:rsidP="001A19D6">
      <w:pPr>
        <w:pStyle w:val="CommentText"/>
      </w:pPr>
      <w:r>
        <w:t>Are “find/found”, “investigate/investigated”, and other “action” verb also included in this genre?</w:t>
      </w:r>
    </w:p>
    <w:p w14:paraId="28EBBC45" w14:textId="76A268BF" w:rsidR="00544F9C" w:rsidRDefault="00544F9C">
      <w:pPr>
        <w:pStyle w:val="CommentText"/>
      </w:pPr>
    </w:p>
    <w:p w14:paraId="4F9964BE" w14:textId="718DBD1B" w:rsidR="00544F9C" w:rsidRDefault="001A19D6">
      <w:pPr>
        <w:pStyle w:val="CommentText"/>
      </w:pPr>
      <w:r>
        <w:t>One of m</w:t>
      </w:r>
      <w:r w:rsidR="00544F9C">
        <w:t xml:space="preserve">y source: </w:t>
      </w:r>
      <w:hyperlink r:id="rId1" w:history="1">
        <w:r w:rsidR="00544F9C">
          <w:rPr>
            <w:rStyle w:val="Hyperlink"/>
          </w:rPr>
          <w:t>https://www.theclassroom.com/apa-style-recommend-using-present-tense-2072.html</w:t>
        </w:r>
      </w:hyperlink>
    </w:p>
    <w:p w14:paraId="659CAF17" w14:textId="46F5EFFA" w:rsidR="001A19D6" w:rsidRDefault="001A19D6">
      <w:pPr>
        <w:pStyle w:val="CommentText"/>
      </w:pPr>
    </w:p>
    <w:p w14:paraId="640435DD" w14:textId="77777777" w:rsidR="001A19D6" w:rsidRDefault="001A19D6">
      <w:pPr>
        <w:pStyle w:val="CommentText"/>
      </w:pPr>
    </w:p>
  </w:comment>
  <w:comment w:id="1" w:author="Liu, Luyu" w:date="2019-09-16T17:48:00Z" w:initials="LL">
    <w:p w14:paraId="10935CA5" w14:textId="351A98AC" w:rsidR="001A19D6" w:rsidRDefault="001A19D6">
      <w:pPr>
        <w:pStyle w:val="CommentText"/>
      </w:pPr>
      <w:r>
        <w:rPr>
          <w:rStyle w:val="CommentReference"/>
        </w:rPr>
        <w:annotationRef/>
      </w:r>
      <w:r>
        <w:t>Again, you can see I am being inconsistent with myself.</w:t>
      </w:r>
    </w:p>
  </w:comment>
  <w:comment w:id="2" w:author="Liu, Luyu" w:date="2019-09-16T17:49:00Z" w:initials="LL">
    <w:p w14:paraId="585FDD0B" w14:textId="2CFF8A07" w:rsidR="001A19D6" w:rsidRDefault="001A19D6">
      <w:pPr>
        <w:pStyle w:val="CommentText"/>
      </w:pPr>
      <w:r>
        <w:rPr>
          <w:rStyle w:val="CommentReference"/>
        </w:rPr>
        <w:annotationRef/>
      </w:r>
      <w:r>
        <w:t>Inconsistent.</w:t>
      </w:r>
    </w:p>
  </w:comment>
  <w:comment w:id="7" w:author="Luyu Liu" w:date="2019-09-14T15:13:00Z" w:initials="LL">
    <w:p w14:paraId="38D43401" w14:textId="0FD9D31A" w:rsidR="00544F9C" w:rsidRDefault="00544F9C">
      <w:pPr>
        <w:pStyle w:val="CommentText"/>
      </w:pPr>
      <w:r>
        <w:rPr>
          <w:rStyle w:val="CommentReference"/>
        </w:rPr>
        <w:annotationRef/>
      </w:r>
      <w:r>
        <w:t>This one is extra good. I think I will keep it.</w:t>
      </w:r>
    </w:p>
  </w:comment>
  <w:comment w:id="8" w:author="Luyu Liu" w:date="2019-09-14T15:17:00Z" w:initials="LL">
    <w:p w14:paraId="7A2479EF" w14:textId="32845427" w:rsidR="00544F9C" w:rsidRDefault="00544F9C">
      <w:pPr>
        <w:pStyle w:val="CommentText"/>
      </w:pPr>
      <w:r>
        <w:rPr>
          <w:rStyle w:val="CommentReference"/>
        </w:rPr>
        <w:annotationRef/>
      </w:r>
      <w:r>
        <w:t>Although kind of cliché. So many people abused it since 1966. Try search the good the bad and the ugly in Google scholar and you’ll be surprised. Still, I will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0435DD" w15:done="0"/>
  <w15:commentEx w15:paraId="10935CA5" w15:done="0"/>
  <w15:commentEx w15:paraId="585FDD0B" w15:done="0"/>
  <w15:commentEx w15:paraId="38D43401" w15:done="0"/>
  <w15:commentEx w15:paraId="7A2479EF" w15:paraIdParent="38D43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A49944" w14:textId="77777777" w:rsidR="00E9570C" w:rsidRDefault="00E9570C" w:rsidP="00491109">
      <w:pPr>
        <w:spacing w:after="0" w:line="240" w:lineRule="auto"/>
      </w:pPr>
      <w:r>
        <w:separator/>
      </w:r>
    </w:p>
  </w:endnote>
  <w:endnote w:type="continuationSeparator" w:id="0">
    <w:p w14:paraId="4B55FE61" w14:textId="77777777" w:rsidR="00E9570C" w:rsidRDefault="00E9570C"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D03C20" w14:textId="77777777" w:rsidR="00E9570C" w:rsidRDefault="00E9570C" w:rsidP="00491109">
      <w:pPr>
        <w:spacing w:after="0" w:line="240" w:lineRule="auto"/>
      </w:pPr>
      <w:r>
        <w:separator/>
      </w:r>
    </w:p>
  </w:footnote>
  <w:footnote w:type="continuationSeparator" w:id="0">
    <w:p w14:paraId="4C6A121C" w14:textId="77777777" w:rsidR="00E9570C" w:rsidRDefault="00E9570C" w:rsidP="00491109">
      <w:pPr>
        <w:spacing w:after="0" w:line="240" w:lineRule="auto"/>
      </w:pPr>
      <w:r>
        <w:continuationSeparator/>
      </w:r>
    </w:p>
  </w:footnote>
  <w:footnote w:id="1">
    <w:p w14:paraId="221015B9" w14:textId="77777777" w:rsidR="00544F9C" w:rsidRDefault="00544F9C" w:rsidP="00491109">
      <w:pPr>
        <w:pStyle w:val="Footer"/>
        <w:rPr>
          <w:sz w:val="18"/>
        </w:rPr>
      </w:pPr>
      <w:r>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544F9C" w:rsidRDefault="00544F9C"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7D0A"/>
    <w:rsid w:val="0001285C"/>
    <w:rsid w:val="00012CCF"/>
    <w:rsid w:val="000160C9"/>
    <w:rsid w:val="00020EE8"/>
    <w:rsid w:val="00025604"/>
    <w:rsid w:val="00027383"/>
    <w:rsid w:val="000314CB"/>
    <w:rsid w:val="000432D6"/>
    <w:rsid w:val="00044528"/>
    <w:rsid w:val="00054CF9"/>
    <w:rsid w:val="0005679C"/>
    <w:rsid w:val="00060006"/>
    <w:rsid w:val="00060139"/>
    <w:rsid w:val="00083253"/>
    <w:rsid w:val="00090499"/>
    <w:rsid w:val="0009498F"/>
    <w:rsid w:val="000B5297"/>
    <w:rsid w:val="000F2F58"/>
    <w:rsid w:val="00110835"/>
    <w:rsid w:val="0014344D"/>
    <w:rsid w:val="001460DE"/>
    <w:rsid w:val="00162E19"/>
    <w:rsid w:val="00171F17"/>
    <w:rsid w:val="00177107"/>
    <w:rsid w:val="00191015"/>
    <w:rsid w:val="0019318E"/>
    <w:rsid w:val="001A19D6"/>
    <w:rsid w:val="001B7FD9"/>
    <w:rsid w:val="001C3C4B"/>
    <w:rsid w:val="001C3E5F"/>
    <w:rsid w:val="001C5D7C"/>
    <w:rsid w:val="001D50EA"/>
    <w:rsid w:val="001F369C"/>
    <w:rsid w:val="00201149"/>
    <w:rsid w:val="00210A6D"/>
    <w:rsid w:val="00213852"/>
    <w:rsid w:val="002206A3"/>
    <w:rsid w:val="002227E9"/>
    <w:rsid w:val="00226FEF"/>
    <w:rsid w:val="00227FAE"/>
    <w:rsid w:val="00231898"/>
    <w:rsid w:val="00244F2B"/>
    <w:rsid w:val="00255D0B"/>
    <w:rsid w:val="002637A9"/>
    <w:rsid w:val="00285491"/>
    <w:rsid w:val="00291A50"/>
    <w:rsid w:val="002A02F6"/>
    <w:rsid w:val="002A2652"/>
    <w:rsid w:val="002A288D"/>
    <w:rsid w:val="002A3B4D"/>
    <w:rsid w:val="002A437F"/>
    <w:rsid w:val="002B2F62"/>
    <w:rsid w:val="002B6676"/>
    <w:rsid w:val="002C6465"/>
    <w:rsid w:val="002D0271"/>
    <w:rsid w:val="002D3620"/>
    <w:rsid w:val="002D650B"/>
    <w:rsid w:val="002E2EEE"/>
    <w:rsid w:val="002F0890"/>
    <w:rsid w:val="002F2237"/>
    <w:rsid w:val="002F6FC7"/>
    <w:rsid w:val="002F7194"/>
    <w:rsid w:val="00306A7A"/>
    <w:rsid w:val="00320E90"/>
    <w:rsid w:val="00326289"/>
    <w:rsid w:val="003477BB"/>
    <w:rsid w:val="00352D33"/>
    <w:rsid w:val="00357E31"/>
    <w:rsid w:val="0036174A"/>
    <w:rsid w:val="00361813"/>
    <w:rsid w:val="0037699F"/>
    <w:rsid w:val="003816A2"/>
    <w:rsid w:val="00382312"/>
    <w:rsid w:val="00391233"/>
    <w:rsid w:val="00391F8C"/>
    <w:rsid w:val="003A25E3"/>
    <w:rsid w:val="003A33CD"/>
    <w:rsid w:val="003A4266"/>
    <w:rsid w:val="003C700A"/>
    <w:rsid w:val="003D2880"/>
    <w:rsid w:val="003D536A"/>
    <w:rsid w:val="003E4675"/>
    <w:rsid w:val="003F507F"/>
    <w:rsid w:val="003F5491"/>
    <w:rsid w:val="003F636D"/>
    <w:rsid w:val="00430E2C"/>
    <w:rsid w:val="00431424"/>
    <w:rsid w:val="004521CF"/>
    <w:rsid w:val="0045276C"/>
    <w:rsid w:val="004652DA"/>
    <w:rsid w:val="00473EB9"/>
    <w:rsid w:val="00480DB5"/>
    <w:rsid w:val="0048485F"/>
    <w:rsid w:val="00491109"/>
    <w:rsid w:val="004B128D"/>
    <w:rsid w:val="004B5947"/>
    <w:rsid w:val="004C0F86"/>
    <w:rsid w:val="004C5541"/>
    <w:rsid w:val="004C6E4E"/>
    <w:rsid w:val="004C7134"/>
    <w:rsid w:val="004E216B"/>
    <w:rsid w:val="004E29CA"/>
    <w:rsid w:val="004E5439"/>
    <w:rsid w:val="004F7277"/>
    <w:rsid w:val="005001C6"/>
    <w:rsid w:val="005065B2"/>
    <w:rsid w:val="00511CC7"/>
    <w:rsid w:val="0051744E"/>
    <w:rsid w:val="00542F21"/>
    <w:rsid w:val="00544F9C"/>
    <w:rsid w:val="00551745"/>
    <w:rsid w:val="005612B6"/>
    <w:rsid w:val="00573633"/>
    <w:rsid w:val="00591EC6"/>
    <w:rsid w:val="00596D0C"/>
    <w:rsid w:val="005A008E"/>
    <w:rsid w:val="005A3D83"/>
    <w:rsid w:val="005B44A0"/>
    <w:rsid w:val="005B5EC7"/>
    <w:rsid w:val="005C247B"/>
    <w:rsid w:val="005D716C"/>
    <w:rsid w:val="006029F5"/>
    <w:rsid w:val="00611554"/>
    <w:rsid w:val="00612C75"/>
    <w:rsid w:val="00613BB2"/>
    <w:rsid w:val="0062737A"/>
    <w:rsid w:val="00633C3B"/>
    <w:rsid w:val="00636DD3"/>
    <w:rsid w:val="00637433"/>
    <w:rsid w:val="0064001C"/>
    <w:rsid w:val="006470DC"/>
    <w:rsid w:val="00653EEA"/>
    <w:rsid w:val="006557CF"/>
    <w:rsid w:val="00664047"/>
    <w:rsid w:val="00672AAC"/>
    <w:rsid w:val="00695342"/>
    <w:rsid w:val="006A47F4"/>
    <w:rsid w:val="006B6338"/>
    <w:rsid w:val="006B7A0F"/>
    <w:rsid w:val="006E55F8"/>
    <w:rsid w:val="006F4087"/>
    <w:rsid w:val="007009F8"/>
    <w:rsid w:val="0070254D"/>
    <w:rsid w:val="00713465"/>
    <w:rsid w:val="00722546"/>
    <w:rsid w:val="00725C1C"/>
    <w:rsid w:val="007418B7"/>
    <w:rsid w:val="007450D9"/>
    <w:rsid w:val="00762DC7"/>
    <w:rsid w:val="007712B2"/>
    <w:rsid w:val="007717B7"/>
    <w:rsid w:val="007847AC"/>
    <w:rsid w:val="00785A85"/>
    <w:rsid w:val="00792827"/>
    <w:rsid w:val="007929D8"/>
    <w:rsid w:val="007A17F0"/>
    <w:rsid w:val="007A5860"/>
    <w:rsid w:val="007B10B4"/>
    <w:rsid w:val="007C5F03"/>
    <w:rsid w:val="007F3CD5"/>
    <w:rsid w:val="007F5341"/>
    <w:rsid w:val="007F7D33"/>
    <w:rsid w:val="008144BF"/>
    <w:rsid w:val="00825B5C"/>
    <w:rsid w:val="00844950"/>
    <w:rsid w:val="008570B5"/>
    <w:rsid w:val="00866338"/>
    <w:rsid w:val="008A16AD"/>
    <w:rsid w:val="008A2D27"/>
    <w:rsid w:val="008A2E78"/>
    <w:rsid w:val="008A59A6"/>
    <w:rsid w:val="008B1438"/>
    <w:rsid w:val="008B22CD"/>
    <w:rsid w:val="008B26B5"/>
    <w:rsid w:val="008B30F1"/>
    <w:rsid w:val="008B54C9"/>
    <w:rsid w:val="008C2341"/>
    <w:rsid w:val="008D27A4"/>
    <w:rsid w:val="008F796D"/>
    <w:rsid w:val="009316ED"/>
    <w:rsid w:val="0094217E"/>
    <w:rsid w:val="00955A21"/>
    <w:rsid w:val="009568F2"/>
    <w:rsid w:val="009703A5"/>
    <w:rsid w:val="009A4F28"/>
    <w:rsid w:val="009C05A6"/>
    <w:rsid w:val="009C26A6"/>
    <w:rsid w:val="009D104A"/>
    <w:rsid w:val="009D6E9B"/>
    <w:rsid w:val="009E0D57"/>
    <w:rsid w:val="009E1647"/>
    <w:rsid w:val="009E2D3B"/>
    <w:rsid w:val="00A02956"/>
    <w:rsid w:val="00A07C9B"/>
    <w:rsid w:val="00A1480C"/>
    <w:rsid w:val="00A15661"/>
    <w:rsid w:val="00A250CA"/>
    <w:rsid w:val="00A44DB0"/>
    <w:rsid w:val="00A45F7A"/>
    <w:rsid w:val="00A52740"/>
    <w:rsid w:val="00A563CC"/>
    <w:rsid w:val="00A84EB0"/>
    <w:rsid w:val="00A856E7"/>
    <w:rsid w:val="00A87E72"/>
    <w:rsid w:val="00AA1116"/>
    <w:rsid w:val="00AA2B22"/>
    <w:rsid w:val="00AA6E76"/>
    <w:rsid w:val="00AB06B7"/>
    <w:rsid w:val="00AC1265"/>
    <w:rsid w:val="00AC5CC1"/>
    <w:rsid w:val="00AD59F3"/>
    <w:rsid w:val="00AD66C6"/>
    <w:rsid w:val="00AF1CCE"/>
    <w:rsid w:val="00B05DA5"/>
    <w:rsid w:val="00B132C5"/>
    <w:rsid w:val="00B257BE"/>
    <w:rsid w:val="00B427F1"/>
    <w:rsid w:val="00B53162"/>
    <w:rsid w:val="00B66BD0"/>
    <w:rsid w:val="00B86D99"/>
    <w:rsid w:val="00BA1744"/>
    <w:rsid w:val="00BB19B6"/>
    <w:rsid w:val="00BB22E1"/>
    <w:rsid w:val="00BB32B0"/>
    <w:rsid w:val="00BC07B9"/>
    <w:rsid w:val="00BD79A8"/>
    <w:rsid w:val="00BE0CF2"/>
    <w:rsid w:val="00BE2D3F"/>
    <w:rsid w:val="00BE3230"/>
    <w:rsid w:val="00BE48BA"/>
    <w:rsid w:val="00BE708E"/>
    <w:rsid w:val="00BF3154"/>
    <w:rsid w:val="00C130B1"/>
    <w:rsid w:val="00C13946"/>
    <w:rsid w:val="00C17E21"/>
    <w:rsid w:val="00C34D92"/>
    <w:rsid w:val="00C43F58"/>
    <w:rsid w:val="00C442D5"/>
    <w:rsid w:val="00C44A32"/>
    <w:rsid w:val="00C45CD0"/>
    <w:rsid w:val="00C50311"/>
    <w:rsid w:val="00C611DB"/>
    <w:rsid w:val="00C71854"/>
    <w:rsid w:val="00C72906"/>
    <w:rsid w:val="00C8090A"/>
    <w:rsid w:val="00C80DB3"/>
    <w:rsid w:val="00C96D68"/>
    <w:rsid w:val="00CA1941"/>
    <w:rsid w:val="00CB0BBA"/>
    <w:rsid w:val="00CB5BB1"/>
    <w:rsid w:val="00CC6315"/>
    <w:rsid w:val="00CC63AF"/>
    <w:rsid w:val="00CC63C1"/>
    <w:rsid w:val="00CD172D"/>
    <w:rsid w:val="00CF0043"/>
    <w:rsid w:val="00CF2F0F"/>
    <w:rsid w:val="00D0135A"/>
    <w:rsid w:val="00D13DF5"/>
    <w:rsid w:val="00D44295"/>
    <w:rsid w:val="00D44B0A"/>
    <w:rsid w:val="00D46DC2"/>
    <w:rsid w:val="00D5271F"/>
    <w:rsid w:val="00D53349"/>
    <w:rsid w:val="00D645BB"/>
    <w:rsid w:val="00D84C7E"/>
    <w:rsid w:val="00D865EB"/>
    <w:rsid w:val="00D86B9D"/>
    <w:rsid w:val="00DA3081"/>
    <w:rsid w:val="00DB162D"/>
    <w:rsid w:val="00DB56FB"/>
    <w:rsid w:val="00DC5A96"/>
    <w:rsid w:val="00DC7754"/>
    <w:rsid w:val="00DE630A"/>
    <w:rsid w:val="00DE6C80"/>
    <w:rsid w:val="00DE7BF3"/>
    <w:rsid w:val="00DF222A"/>
    <w:rsid w:val="00DF5E3D"/>
    <w:rsid w:val="00E02949"/>
    <w:rsid w:val="00E07817"/>
    <w:rsid w:val="00E22DA2"/>
    <w:rsid w:val="00E23B3D"/>
    <w:rsid w:val="00E402D3"/>
    <w:rsid w:val="00E419B3"/>
    <w:rsid w:val="00E61140"/>
    <w:rsid w:val="00E73B7E"/>
    <w:rsid w:val="00E73CE1"/>
    <w:rsid w:val="00E9570C"/>
    <w:rsid w:val="00EB3462"/>
    <w:rsid w:val="00EB36E9"/>
    <w:rsid w:val="00EC1384"/>
    <w:rsid w:val="00ED0F49"/>
    <w:rsid w:val="00EE312A"/>
    <w:rsid w:val="00EE48E5"/>
    <w:rsid w:val="00F00249"/>
    <w:rsid w:val="00F145D6"/>
    <w:rsid w:val="00F17C4A"/>
    <w:rsid w:val="00F2122B"/>
    <w:rsid w:val="00F24C26"/>
    <w:rsid w:val="00F32C97"/>
    <w:rsid w:val="00F46FDC"/>
    <w:rsid w:val="00F510D6"/>
    <w:rsid w:val="00F5671C"/>
    <w:rsid w:val="00F63977"/>
    <w:rsid w:val="00F657CD"/>
    <w:rsid w:val="00F7253F"/>
    <w:rsid w:val="00F75DE6"/>
    <w:rsid w:val="00F76B38"/>
    <w:rsid w:val="00F851B8"/>
    <w:rsid w:val="00FB6085"/>
    <w:rsid w:val="00FC445C"/>
    <w:rsid w:val="00FD368C"/>
    <w:rsid w:val="00FE182C"/>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semiHidden/>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9145BB-00D4-4717-91A5-27932A97D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0</TotalTime>
  <Pages>25</Pages>
  <Words>17307</Words>
  <Characters>98654</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09</cp:revision>
  <cp:lastPrinted>2019-03-29T20:31:00Z</cp:lastPrinted>
  <dcterms:created xsi:type="dcterms:W3CDTF">2019-09-12T21:31:00Z</dcterms:created>
  <dcterms:modified xsi:type="dcterms:W3CDTF">2019-09-16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